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r w:rsidRPr="4CA20F83">
        <w:rPr>
          <w:b/>
          <w:bCs/>
        </w:rPr>
        <w:t>por</w:t>
      </w:r>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r>
        <w:t>de la</w:t>
      </w:r>
    </w:p>
    <w:p w14:paraId="0062B826" w14:textId="77777777" w:rsidR="00F0100E" w:rsidRDefault="00697B5D">
      <w:pPr>
        <w:jc w:val="center"/>
      </w:pPr>
      <w:r>
        <w:t>Facultad de Ingeniería</w:t>
      </w:r>
    </w:p>
    <w:p w14:paraId="663F2754" w14:textId="77777777" w:rsidR="00F0100E" w:rsidRDefault="4CA20F83">
      <w:pPr>
        <w:jc w:val="center"/>
      </w:pPr>
      <w:r>
        <w:t>d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37327675" w:rsidR="00F0100E" w:rsidRDefault="4CA20F83" w:rsidP="4CA20F83">
      <w:pPr>
        <w:jc w:val="center"/>
        <w:rPr>
          <w:b/>
          <w:bCs/>
        </w:rPr>
      </w:pPr>
      <w:r w:rsidRPr="4CA20F83">
        <w:rPr>
          <w:b/>
          <w:bCs/>
        </w:rPr>
        <w:t>Junio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pgNumType w:start="1"/>
          <w:cols w:space="720"/>
          <w:titlePg/>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a"/>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a0"/>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Director de Tesis: Mgter. Biong.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footerReference w:type="default" r:id="rId17"/>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footerReference w:type="default" r:id="rId19"/>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footerReference w:type="default" r:id="rId21"/>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r w:rsidR="4CA20F83">
        <w:lastRenderedPageBreak/>
        <w:t>Tabla de contenidos</w:t>
      </w:r>
    </w:p>
    <w:p w14:paraId="074031CC" w14:textId="77777777" w:rsidR="006E70CE" w:rsidRDefault="006E70CE" w:rsidP="006E70CE">
      <w:pPr>
        <w:pStyle w:val="paragraph"/>
        <w:numPr>
          <w:ilvl w:val="0"/>
          <w:numId w:val="28"/>
        </w:numPr>
        <w:spacing w:before="0" w:beforeAutospacing="0" w:after="0" w:afterAutospacing="0"/>
        <w:ind w:left="360" w:firstLine="0"/>
        <w:textAlignment w:val="baseline"/>
        <w:rPr>
          <w:lang w:val="es-ES"/>
        </w:rPr>
      </w:pPr>
      <w:r>
        <w:rPr>
          <w:rStyle w:val="normaltextrun"/>
          <w:lang w:val="es-ES"/>
        </w:rPr>
        <w:t>Inicio del contenido en la página 20 del documento. </w:t>
      </w:r>
      <w:r>
        <w:rPr>
          <w:rStyle w:val="eop"/>
          <w:lang w:val="es-ES"/>
        </w:rPr>
        <w:t> </w:t>
      </w:r>
    </w:p>
    <w:p w14:paraId="44C3217F" w14:textId="77777777" w:rsidR="006E70CE" w:rsidRDefault="006E70CE" w:rsidP="006E70CE">
      <w:pPr>
        <w:pStyle w:val="paragraph"/>
        <w:numPr>
          <w:ilvl w:val="0"/>
          <w:numId w:val="28"/>
        </w:numPr>
        <w:spacing w:before="0" w:beforeAutospacing="0" w:after="0" w:afterAutospacing="0"/>
        <w:ind w:left="360" w:firstLine="0"/>
        <w:textAlignment w:val="baseline"/>
        <w:rPr>
          <w:lang w:val="es-ES"/>
        </w:rPr>
      </w:pPr>
      <w:r>
        <w:rPr>
          <w:rStyle w:val="normaltextrun"/>
          <w:b/>
          <w:bCs/>
          <w:lang w:val="es-ES"/>
        </w:rPr>
        <w:t>CAPITULO 1 - Introducción al Problema y su contexto (15 pag.):</w:t>
      </w:r>
      <w:r>
        <w:rPr>
          <w:rStyle w:val="normaltextrun"/>
          <w:lang w:val="es-ES"/>
        </w:rPr>
        <w:t> </w:t>
      </w:r>
      <w:r>
        <w:rPr>
          <w:rStyle w:val="eop"/>
          <w:lang w:val="es-ES"/>
        </w:rPr>
        <w:t> </w:t>
      </w:r>
    </w:p>
    <w:p w14:paraId="0CE8DC6E" w14:textId="77777777" w:rsidR="006E70CE" w:rsidRDefault="006E70CE" w:rsidP="006E70CE">
      <w:pPr>
        <w:pStyle w:val="paragraph"/>
        <w:numPr>
          <w:ilvl w:val="0"/>
          <w:numId w:val="29"/>
        </w:numPr>
        <w:spacing w:before="0" w:beforeAutospacing="0" w:after="0" w:afterAutospacing="0"/>
        <w:ind w:left="1080" w:firstLine="0"/>
        <w:textAlignment w:val="baseline"/>
        <w:rPr>
          <w:lang w:val="es-ES"/>
        </w:rPr>
      </w:pPr>
      <w:r>
        <w:rPr>
          <w:rStyle w:val="normaltextrun"/>
          <w:shd w:val="clear" w:color="auto" w:fill="00FF00"/>
          <w:lang w:val="es-ES"/>
        </w:rPr>
        <w:t>Las prótesis, sus fundamentos, tipos y soluciones actuales para miembro superior (8 pag.).</w:t>
      </w:r>
      <w:r>
        <w:rPr>
          <w:rStyle w:val="normaltextrun"/>
          <w:shd w:val="clear" w:color="auto" w:fill="FFFF00"/>
          <w:lang w:val="es-ES"/>
        </w:rPr>
        <w:t> </w:t>
      </w:r>
      <w:r>
        <w:rPr>
          <w:rStyle w:val="eop"/>
          <w:lang w:val="es-ES"/>
        </w:rPr>
        <w:t> </w:t>
      </w:r>
    </w:p>
    <w:p w14:paraId="5C5D32E3"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Discapacidad.</w:t>
      </w:r>
      <w:r>
        <w:rPr>
          <w:rStyle w:val="normaltextrun"/>
          <w:shd w:val="clear" w:color="auto" w:fill="FFFF00"/>
          <w:lang w:val="es-ES"/>
        </w:rPr>
        <w:t> </w:t>
      </w:r>
      <w:r>
        <w:rPr>
          <w:rStyle w:val="eop"/>
          <w:lang w:val="es-ES"/>
        </w:rPr>
        <w:t> </w:t>
      </w:r>
    </w:p>
    <w:p w14:paraId="7E7620E0"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Tipos de amputaciones.</w:t>
      </w:r>
      <w:r>
        <w:rPr>
          <w:rStyle w:val="normaltextrun"/>
          <w:shd w:val="clear" w:color="auto" w:fill="FFFF00"/>
          <w:lang w:val="es-ES"/>
        </w:rPr>
        <w:t> </w:t>
      </w:r>
      <w:r>
        <w:rPr>
          <w:rStyle w:val="eop"/>
          <w:lang w:val="es-ES"/>
        </w:rPr>
        <w:t> </w:t>
      </w:r>
    </w:p>
    <w:p w14:paraId="14D83F98"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Historia de las prótesis y tipos.</w:t>
      </w:r>
      <w:r>
        <w:rPr>
          <w:rStyle w:val="normaltextrun"/>
          <w:shd w:val="clear" w:color="auto" w:fill="FFFF00"/>
          <w:lang w:val="es-ES"/>
        </w:rPr>
        <w:t> </w:t>
      </w:r>
      <w:r>
        <w:rPr>
          <w:rStyle w:val="eop"/>
          <w:lang w:val="es-ES"/>
        </w:rPr>
        <w:t> </w:t>
      </w:r>
    </w:p>
    <w:p w14:paraId="470C5467"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Prótesis mecánicas y eléctricas/electrónicas.</w:t>
      </w:r>
      <w:r>
        <w:rPr>
          <w:rStyle w:val="normaltextrun"/>
          <w:shd w:val="clear" w:color="auto" w:fill="FFFF00"/>
          <w:lang w:val="es-ES"/>
        </w:rPr>
        <w:t> </w:t>
      </w:r>
      <w:r>
        <w:rPr>
          <w:rStyle w:val="eop"/>
          <w:lang w:val="es-ES"/>
        </w:rPr>
        <w:t> </w:t>
      </w:r>
    </w:p>
    <w:p w14:paraId="3F0ED75F" w14:textId="77777777" w:rsidR="006E70CE" w:rsidRDefault="006E70CE" w:rsidP="006E70CE">
      <w:pPr>
        <w:pStyle w:val="paragraph"/>
        <w:numPr>
          <w:ilvl w:val="0"/>
          <w:numId w:val="30"/>
        </w:numPr>
        <w:spacing w:before="0" w:beforeAutospacing="0" w:after="0" w:afterAutospacing="0"/>
        <w:ind w:left="1800" w:firstLine="0"/>
        <w:textAlignment w:val="baseline"/>
        <w:rPr>
          <w:lang w:val="es-ES"/>
        </w:rPr>
      </w:pPr>
      <w:r>
        <w:rPr>
          <w:rStyle w:val="normaltextrun"/>
          <w:shd w:val="clear" w:color="auto" w:fill="00FF00"/>
          <w:lang w:val="es-ES"/>
        </w:rPr>
        <w:t>Problemática del abandono y sus principales razones (beneficios y necesidad de la realimentación sensorial).</w:t>
      </w:r>
      <w:r>
        <w:rPr>
          <w:rStyle w:val="normaltextrun"/>
          <w:lang w:val="es-ES"/>
        </w:rPr>
        <w:t> </w:t>
      </w:r>
      <w:r>
        <w:rPr>
          <w:rStyle w:val="eop"/>
          <w:lang w:val="es-ES"/>
        </w:rPr>
        <w:t> </w:t>
      </w:r>
    </w:p>
    <w:p w14:paraId="37693D31" w14:textId="77777777" w:rsidR="006E70CE" w:rsidRDefault="006E70CE" w:rsidP="006E70CE">
      <w:pPr>
        <w:pStyle w:val="paragraph"/>
        <w:numPr>
          <w:ilvl w:val="0"/>
          <w:numId w:val="31"/>
        </w:numPr>
        <w:spacing w:before="0" w:beforeAutospacing="0" w:after="0" w:afterAutospacing="0"/>
        <w:ind w:left="1080" w:firstLine="0"/>
        <w:textAlignment w:val="baseline"/>
        <w:rPr>
          <w:lang w:val="es-ES"/>
        </w:rPr>
      </w:pPr>
      <w:r>
        <w:rPr>
          <w:rStyle w:val="normaltextrun"/>
          <w:shd w:val="clear" w:color="auto" w:fill="00FF00"/>
          <w:lang w:val="es-ES"/>
        </w:rPr>
        <w:t>Desarrollos actuales de realimentación sensorial (3 pag.).</w:t>
      </w:r>
      <w:r>
        <w:rPr>
          <w:rStyle w:val="normaltextrun"/>
          <w:lang w:val="es-ES"/>
        </w:rPr>
        <w:t> </w:t>
      </w:r>
      <w:r>
        <w:rPr>
          <w:rStyle w:val="eop"/>
          <w:lang w:val="es-ES"/>
        </w:rPr>
        <w:t> </w:t>
      </w:r>
    </w:p>
    <w:p w14:paraId="5B5D46EF" w14:textId="77777777" w:rsidR="006E70CE" w:rsidRDefault="006E70CE" w:rsidP="006E70CE">
      <w:pPr>
        <w:pStyle w:val="paragraph"/>
        <w:numPr>
          <w:ilvl w:val="0"/>
          <w:numId w:val="32"/>
        </w:numPr>
        <w:spacing w:before="0" w:beforeAutospacing="0" w:after="0" w:afterAutospacing="0"/>
        <w:ind w:left="1800" w:firstLine="0"/>
        <w:textAlignment w:val="baseline"/>
        <w:rPr>
          <w:lang w:val="es-ES"/>
        </w:rPr>
      </w:pPr>
      <w:r>
        <w:rPr>
          <w:rStyle w:val="normaltextrun"/>
          <w:shd w:val="clear" w:color="auto" w:fill="00FF00"/>
          <w:lang w:val="es-ES"/>
        </w:rPr>
        <w:t>El Sistema Somatosensorial.</w:t>
      </w:r>
      <w:r>
        <w:rPr>
          <w:rStyle w:val="eop"/>
          <w:lang w:val="es-ES"/>
        </w:rPr>
        <w:t> </w:t>
      </w:r>
    </w:p>
    <w:p w14:paraId="24771944" w14:textId="77777777" w:rsidR="006E70CE" w:rsidRDefault="006E70CE" w:rsidP="006E70CE">
      <w:pPr>
        <w:pStyle w:val="paragraph"/>
        <w:numPr>
          <w:ilvl w:val="0"/>
          <w:numId w:val="33"/>
        </w:numPr>
        <w:spacing w:before="0" w:beforeAutospacing="0" w:after="0" w:afterAutospacing="0"/>
        <w:ind w:left="2520" w:firstLine="0"/>
        <w:textAlignment w:val="baseline"/>
        <w:rPr>
          <w:lang w:val="es-ES"/>
        </w:rPr>
      </w:pPr>
      <w:r>
        <w:rPr>
          <w:rStyle w:val="normaltextrun"/>
          <w:shd w:val="clear" w:color="auto" w:fill="00FF00"/>
          <w:lang w:val="es-ES"/>
        </w:rPr>
        <w:t>Características anatómicas y funcionales del sentido del tacto.</w:t>
      </w:r>
      <w:r>
        <w:rPr>
          <w:rStyle w:val="eop"/>
          <w:lang w:val="es-ES"/>
        </w:rPr>
        <w:t> </w:t>
      </w:r>
    </w:p>
    <w:p w14:paraId="08110266" w14:textId="77777777" w:rsidR="006E70CE" w:rsidRPr="00BF79AA" w:rsidRDefault="006E70CE" w:rsidP="006E70CE">
      <w:pPr>
        <w:pStyle w:val="paragraph"/>
        <w:numPr>
          <w:ilvl w:val="0"/>
          <w:numId w:val="34"/>
        </w:numPr>
        <w:spacing w:before="0" w:beforeAutospacing="0" w:after="0" w:afterAutospacing="0"/>
        <w:ind w:left="1800" w:firstLine="0"/>
        <w:textAlignment w:val="baseline"/>
        <w:rPr>
          <w:highlight w:val="green"/>
          <w:lang w:val="es-ES"/>
        </w:rPr>
      </w:pPr>
      <w:r w:rsidRPr="00BF79AA">
        <w:rPr>
          <w:rStyle w:val="normaltextrun"/>
          <w:highlight w:val="green"/>
          <w:shd w:val="clear" w:color="auto" w:fill="FFFF00"/>
          <w:lang w:val="es-ES"/>
        </w:rPr>
        <w:t>Los Sistemas Hápticos.</w:t>
      </w:r>
      <w:r w:rsidRPr="00BF79AA">
        <w:rPr>
          <w:rStyle w:val="eop"/>
          <w:highlight w:val="green"/>
          <w:lang w:val="es-ES"/>
        </w:rPr>
        <w:t> </w:t>
      </w:r>
    </w:p>
    <w:p w14:paraId="0F95BB7B" w14:textId="77777777" w:rsidR="006E70CE" w:rsidRPr="00BF79AA" w:rsidRDefault="006E70CE" w:rsidP="006E70CE">
      <w:pPr>
        <w:pStyle w:val="paragraph"/>
        <w:numPr>
          <w:ilvl w:val="3"/>
          <w:numId w:val="34"/>
        </w:numPr>
        <w:spacing w:before="0" w:beforeAutospacing="0" w:after="0" w:afterAutospacing="0"/>
        <w:textAlignment w:val="baseline"/>
        <w:rPr>
          <w:highlight w:val="green"/>
          <w:lang w:val="es-ES"/>
        </w:rPr>
      </w:pPr>
      <w:r w:rsidRPr="00BF79AA">
        <w:rPr>
          <w:rStyle w:val="normaltextrun"/>
          <w:highlight w:val="green"/>
          <w:shd w:val="clear" w:color="auto" w:fill="FFFF00"/>
          <w:lang w:val="es-ES"/>
        </w:rPr>
        <w:t>Aplicaciones actuales en prótesis de miembro superior.</w:t>
      </w:r>
      <w:r w:rsidRPr="00BF79AA">
        <w:rPr>
          <w:rStyle w:val="eop"/>
          <w:highlight w:val="green"/>
          <w:lang w:val="es-ES"/>
        </w:rPr>
        <w:t> </w:t>
      </w:r>
    </w:p>
    <w:p w14:paraId="7E46088A" w14:textId="77777777" w:rsidR="006E70CE" w:rsidRDefault="006E70CE" w:rsidP="006E70CE">
      <w:pPr>
        <w:pStyle w:val="paragraph"/>
        <w:numPr>
          <w:ilvl w:val="0"/>
          <w:numId w:val="35"/>
        </w:numPr>
        <w:spacing w:before="0" w:beforeAutospacing="0" w:after="0" w:afterAutospacing="0"/>
        <w:ind w:left="1080" w:firstLine="0"/>
        <w:textAlignment w:val="baseline"/>
        <w:rPr>
          <w:lang w:val="es-ES"/>
        </w:rPr>
      </w:pPr>
      <w:r>
        <w:rPr>
          <w:rStyle w:val="normaltextrun"/>
          <w:shd w:val="clear" w:color="auto" w:fill="FFFF00"/>
          <w:lang w:val="es-ES"/>
        </w:rPr>
        <w:t>Planteamiento del problema (disponibilidad, invasividad) y propuesta de solución (publicaciones de San Juan, Japoneses y el pupilo de webster, 4 pag.).</w:t>
      </w:r>
      <w:r>
        <w:rPr>
          <w:rStyle w:val="normaltextrun"/>
          <w:lang w:val="es-ES"/>
        </w:rPr>
        <w:t> </w:t>
      </w:r>
      <w:r>
        <w:rPr>
          <w:rStyle w:val="eop"/>
          <w:lang w:val="es-ES"/>
        </w:rPr>
        <w:t> </w:t>
      </w:r>
    </w:p>
    <w:p w14:paraId="5FC29270" w14:textId="77777777" w:rsidR="006E70CE" w:rsidRDefault="006E70CE" w:rsidP="006E70CE">
      <w:pPr>
        <w:pStyle w:val="paragraph"/>
        <w:numPr>
          <w:ilvl w:val="0"/>
          <w:numId w:val="36"/>
        </w:numPr>
        <w:spacing w:before="0" w:beforeAutospacing="0" w:after="0" w:afterAutospacing="0"/>
        <w:ind w:left="360" w:firstLine="0"/>
        <w:textAlignment w:val="baseline"/>
        <w:rPr>
          <w:lang w:val="es-ES"/>
        </w:rPr>
      </w:pPr>
      <w:r>
        <w:rPr>
          <w:rStyle w:val="normaltextrun"/>
          <w:b/>
          <w:bCs/>
          <w:lang w:val="es-ES"/>
        </w:rPr>
        <w:t>CAPITULO 2 - Desarrollo del prototipo (20 pag.):</w:t>
      </w:r>
      <w:r>
        <w:rPr>
          <w:rStyle w:val="normaltextrun"/>
          <w:lang w:val="es-ES"/>
        </w:rPr>
        <w:t> </w:t>
      </w:r>
      <w:r>
        <w:rPr>
          <w:rStyle w:val="eop"/>
          <w:lang w:val="es-ES"/>
        </w:rPr>
        <w:t> </w:t>
      </w:r>
    </w:p>
    <w:p w14:paraId="4678B9B7" w14:textId="77777777" w:rsidR="006E70CE" w:rsidRDefault="006E70CE"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Diagrama y descripción general (1 pag.).</w:t>
      </w:r>
      <w:r>
        <w:rPr>
          <w:rStyle w:val="normaltextrun"/>
          <w:lang w:val="es-ES"/>
        </w:rPr>
        <w:t> </w:t>
      </w:r>
      <w:r>
        <w:rPr>
          <w:rStyle w:val="eop"/>
          <w:lang w:val="es-ES"/>
        </w:rPr>
        <w:t> </w:t>
      </w:r>
    </w:p>
    <w:p w14:paraId="207971F5" w14:textId="77777777" w:rsidR="006E70CE" w:rsidRDefault="006E70CE"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Bloque de control (8 pag.).</w:t>
      </w:r>
      <w:r>
        <w:rPr>
          <w:rStyle w:val="normaltextrun"/>
          <w:lang w:val="es-ES"/>
        </w:rPr>
        <w:t> </w:t>
      </w:r>
      <w:r>
        <w:rPr>
          <w:rStyle w:val="eop"/>
          <w:lang w:val="es-ES"/>
        </w:rPr>
        <w:t> </w:t>
      </w:r>
    </w:p>
    <w:p w14:paraId="6E157AA0" w14:textId="77777777" w:rsidR="006E70CE" w:rsidRDefault="006E70CE"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Sensor (2 pag.).</w:t>
      </w:r>
      <w:r>
        <w:rPr>
          <w:rStyle w:val="normaltextrun"/>
          <w:lang w:val="es-ES"/>
        </w:rPr>
        <w:t> </w:t>
      </w:r>
      <w:r>
        <w:rPr>
          <w:rStyle w:val="eop"/>
          <w:lang w:val="es-ES"/>
        </w:rPr>
        <w:t> </w:t>
      </w:r>
    </w:p>
    <w:p w14:paraId="490E35EC" w14:textId="77777777" w:rsidR="006E70CE" w:rsidRDefault="006E70CE"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Fuente de alimentación (8 pag.).</w:t>
      </w:r>
      <w:r>
        <w:rPr>
          <w:rStyle w:val="normaltextrun"/>
          <w:lang w:val="es-ES"/>
        </w:rPr>
        <w:t> </w:t>
      </w:r>
      <w:r>
        <w:rPr>
          <w:rStyle w:val="eop"/>
          <w:lang w:val="es-ES"/>
        </w:rPr>
        <w:t> </w:t>
      </w:r>
    </w:p>
    <w:p w14:paraId="41378ADB" w14:textId="77777777" w:rsidR="006E70CE" w:rsidRDefault="006E70CE" w:rsidP="006E70CE">
      <w:pPr>
        <w:pStyle w:val="paragraph"/>
        <w:numPr>
          <w:ilvl w:val="0"/>
          <w:numId w:val="37"/>
        </w:numPr>
        <w:spacing w:before="0" w:beforeAutospacing="0" w:after="0" w:afterAutospacing="0"/>
        <w:ind w:left="1080" w:firstLine="0"/>
        <w:textAlignment w:val="baseline"/>
        <w:rPr>
          <w:lang w:val="es-ES"/>
        </w:rPr>
      </w:pPr>
      <w:r>
        <w:rPr>
          <w:rStyle w:val="normaltextrun"/>
          <w:shd w:val="clear" w:color="auto" w:fill="FFFF00"/>
          <w:lang w:val="es-ES"/>
        </w:rPr>
        <w:t>Presentación y detalles del circuito completo (1 pag.).</w:t>
      </w:r>
      <w:r>
        <w:rPr>
          <w:rStyle w:val="normaltextrun"/>
          <w:lang w:val="es-ES"/>
        </w:rPr>
        <w:t> </w:t>
      </w:r>
      <w:r>
        <w:rPr>
          <w:rStyle w:val="eop"/>
          <w:lang w:val="es-ES"/>
        </w:rPr>
        <w:t> </w:t>
      </w:r>
    </w:p>
    <w:p w14:paraId="0AD6D186" w14:textId="77777777" w:rsidR="006E70CE" w:rsidRDefault="006E70CE" w:rsidP="006E70CE">
      <w:pPr>
        <w:pStyle w:val="paragraph"/>
        <w:numPr>
          <w:ilvl w:val="0"/>
          <w:numId w:val="38"/>
        </w:numPr>
        <w:spacing w:before="0" w:beforeAutospacing="0" w:after="0" w:afterAutospacing="0"/>
        <w:ind w:left="360" w:firstLine="0"/>
        <w:textAlignment w:val="baseline"/>
        <w:rPr>
          <w:lang w:val="es-ES"/>
        </w:rPr>
      </w:pPr>
      <w:r>
        <w:rPr>
          <w:rStyle w:val="normaltextrun"/>
          <w:b/>
          <w:bCs/>
          <w:lang w:val="es-ES"/>
        </w:rPr>
        <w:t>CAPITULO 3 - Pruebas y resultados (12 pag.):</w:t>
      </w:r>
      <w:r>
        <w:rPr>
          <w:rStyle w:val="normaltextrun"/>
          <w:lang w:val="es-ES"/>
        </w:rPr>
        <w:t> </w:t>
      </w:r>
      <w:r>
        <w:rPr>
          <w:rStyle w:val="eop"/>
          <w:lang w:val="es-ES"/>
        </w:rPr>
        <w:t> </w:t>
      </w:r>
    </w:p>
    <w:p w14:paraId="6E30AC9C" w14:textId="77777777"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FF00"/>
          <w:lang w:val="es-ES"/>
        </w:rPr>
        <w:t>Regulación de la fuente de alimentación (3 pag.).</w:t>
      </w:r>
      <w:r>
        <w:rPr>
          <w:rStyle w:val="normaltextrun"/>
          <w:lang w:val="es-ES"/>
        </w:rPr>
        <w:t> </w:t>
      </w:r>
      <w:r>
        <w:rPr>
          <w:rStyle w:val="eop"/>
          <w:lang w:val="es-ES"/>
        </w:rPr>
        <w:t> </w:t>
      </w:r>
    </w:p>
    <w:p w14:paraId="5C5ADFF2" w14:textId="77777777"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FF00"/>
          <w:lang w:val="es-ES"/>
        </w:rPr>
        <w:t>En lazo abierto.</w:t>
      </w:r>
      <w:r>
        <w:rPr>
          <w:rStyle w:val="normaltextrun"/>
          <w:lang w:val="es-ES"/>
        </w:rPr>
        <w:t> </w:t>
      </w:r>
      <w:r>
        <w:rPr>
          <w:rStyle w:val="eop"/>
          <w:lang w:val="es-ES"/>
        </w:rPr>
        <w:t> </w:t>
      </w:r>
    </w:p>
    <w:p w14:paraId="254E29BF" w14:textId="77777777"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FF00"/>
          <w:lang w:val="es-ES"/>
        </w:rPr>
        <w:t>En lazo cerrado.</w:t>
      </w:r>
      <w:r>
        <w:rPr>
          <w:rStyle w:val="normaltextrun"/>
          <w:lang w:val="es-ES"/>
        </w:rPr>
        <w:t> </w:t>
      </w:r>
      <w:r>
        <w:rPr>
          <w:rStyle w:val="eop"/>
          <w:lang w:val="es-ES"/>
        </w:rPr>
        <w:t> </w:t>
      </w:r>
    </w:p>
    <w:p w14:paraId="42A44E44" w14:textId="77777777"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FF00"/>
          <w:lang w:val="es-ES"/>
        </w:rPr>
        <w:t>Relevamiento del electroestimulador con cargas de prueba para las distintas variables del menú (5 pag.)</w:t>
      </w:r>
      <w:r>
        <w:rPr>
          <w:rStyle w:val="normaltextrun"/>
          <w:lang w:val="es-ES"/>
        </w:rPr>
        <w:t> </w:t>
      </w:r>
      <w:r>
        <w:rPr>
          <w:rStyle w:val="eop"/>
          <w:lang w:val="es-ES"/>
        </w:rPr>
        <w:t> </w:t>
      </w:r>
    </w:p>
    <w:p w14:paraId="345B644A" w14:textId="77777777"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0000"/>
          <w:lang w:val="es-ES"/>
        </w:rPr>
        <w:t>Disparo con FSR (1 pag.).</w:t>
      </w:r>
      <w:r>
        <w:rPr>
          <w:rStyle w:val="normaltextrun"/>
          <w:lang w:val="es-ES"/>
        </w:rPr>
        <w:t> </w:t>
      </w:r>
      <w:r>
        <w:rPr>
          <w:rStyle w:val="eop"/>
          <w:lang w:val="es-ES"/>
        </w:rPr>
        <w:t> </w:t>
      </w:r>
    </w:p>
    <w:p w14:paraId="31233FB4" w14:textId="77777777" w:rsidR="006E70CE" w:rsidRDefault="006E70CE" w:rsidP="006E70CE">
      <w:pPr>
        <w:pStyle w:val="paragraph"/>
        <w:numPr>
          <w:ilvl w:val="0"/>
          <w:numId w:val="39"/>
        </w:numPr>
        <w:spacing w:before="0" w:beforeAutospacing="0" w:after="0" w:afterAutospacing="0"/>
        <w:ind w:left="1080" w:firstLine="0"/>
        <w:textAlignment w:val="baseline"/>
        <w:rPr>
          <w:lang w:val="es-ES"/>
        </w:rPr>
      </w:pPr>
      <w:r>
        <w:rPr>
          <w:rStyle w:val="normaltextrun"/>
          <w:shd w:val="clear" w:color="auto" w:fill="FF0000"/>
          <w:lang w:val="es-ES"/>
        </w:rPr>
        <w:t>Prueba piloto a nivel de antebrazo medio en sujeto no amputado (3 pag.).</w:t>
      </w:r>
      <w:r>
        <w:rPr>
          <w:rStyle w:val="normaltextrun"/>
          <w:lang w:val="es-ES"/>
        </w:rPr>
        <w:t> </w:t>
      </w:r>
      <w:r>
        <w:rPr>
          <w:rStyle w:val="eop"/>
          <w:lang w:val="es-ES"/>
        </w:rPr>
        <w:t> </w:t>
      </w:r>
    </w:p>
    <w:p w14:paraId="304FA78C" w14:textId="77777777" w:rsidR="006E70CE" w:rsidRDefault="006E70CE" w:rsidP="006E70CE">
      <w:pPr>
        <w:pStyle w:val="paragraph"/>
        <w:numPr>
          <w:ilvl w:val="0"/>
          <w:numId w:val="40"/>
        </w:numPr>
        <w:spacing w:before="0" w:beforeAutospacing="0" w:after="0" w:afterAutospacing="0"/>
        <w:ind w:left="360" w:firstLine="0"/>
        <w:textAlignment w:val="baseline"/>
        <w:rPr>
          <w:lang w:val="es-ES"/>
        </w:rPr>
      </w:pPr>
      <w:r>
        <w:rPr>
          <w:rStyle w:val="normaltextrun"/>
          <w:b/>
          <w:bCs/>
          <w:lang w:val="es-ES"/>
        </w:rPr>
        <w:t>CAPITULO 4 - Discusión, conclusiones y trabajo a futuro (3 pag.):</w:t>
      </w:r>
      <w:r>
        <w:rPr>
          <w:rStyle w:val="normaltextrun"/>
          <w:lang w:val="es-ES"/>
        </w:rPr>
        <w:t> </w:t>
      </w:r>
      <w:r>
        <w:rPr>
          <w:rStyle w:val="eop"/>
          <w:lang w:val="es-ES"/>
        </w:rPr>
        <w:t> </w:t>
      </w:r>
    </w:p>
    <w:p w14:paraId="7ADB6073" w14:textId="77777777" w:rsidR="006E70CE" w:rsidRDefault="006E70CE" w:rsidP="006E70CE">
      <w:pPr>
        <w:pStyle w:val="paragraph"/>
        <w:numPr>
          <w:ilvl w:val="0"/>
          <w:numId w:val="41"/>
        </w:numPr>
        <w:spacing w:before="0" w:beforeAutospacing="0" w:after="0" w:afterAutospacing="0"/>
        <w:ind w:left="1080" w:firstLine="0"/>
        <w:textAlignment w:val="baseline"/>
        <w:rPr>
          <w:lang w:val="es-ES"/>
        </w:rPr>
      </w:pPr>
      <w:r>
        <w:rPr>
          <w:rStyle w:val="normaltextrun"/>
          <w:shd w:val="clear" w:color="auto" w:fill="FF00FF"/>
          <w:lang w:val="es-ES"/>
        </w:rPr>
        <w:t>Discusión (1 pag.).</w:t>
      </w:r>
      <w:r>
        <w:rPr>
          <w:rStyle w:val="normaltextrun"/>
          <w:lang w:val="es-ES"/>
        </w:rPr>
        <w:t> </w:t>
      </w:r>
      <w:r>
        <w:rPr>
          <w:rStyle w:val="eop"/>
          <w:lang w:val="es-ES"/>
        </w:rPr>
        <w:t> </w:t>
      </w:r>
    </w:p>
    <w:p w14:paraId="4D101DA1" w14:textId="77777777" w:rsidR="006E70CE" w:rsidRDefault="006E70CE" w:rsidP="006E70CE">
      <w:pPr>
        <w:pStyle w:val="paragraph"/>
        <w:numPr>
          <w:ilvl w:val="0"/>
          <w:numId w:val="41"/>
        </w:numPr>
        <w:spacing w:before="0" w:beforeAutospacing="0" w:after="0" w:afterAutospacing="0"/>
        <w:ind w:left="1080" w:firstLine="0"/>
        <w:textAlignment w:val="baseline"/>
        <w:rPr>
          <w:lang w:val="es-ES"/>
        </w:rPr>
      </w:pPr>
      <w:r>
        <w:rPr>
          <w:rStyle w:val="normaltextrun"/>
          <w:shd w:val="clear" w:color="auto" w:fill="FF00FF"/>
          <w:lang w:val="es-ES"/>
        </w:rPr>
        <w:t>Conclusiones (1 pag.).</w:t>
      </w:r>
      <w:r>
        <w:rPr>
          <w:rStyle w:val="normaltextrun"/>
          <w:lang w:val="es-ES"/>
        </w:rPr>
        <w:t> </w:t>
      </w:r>
      <w:r>
        <w:rPr>
          <w:rStyle w:val="eop"/>
          <w:lang w:val="es-ES"/>
        </w:rPr>
        <w:t> </w:t>
      </w:r>
    </w:p>
    <w:p w14:paraId="7E4D7B15" w14:textId="77777777" w:rsidR="006E70CE" w:rsidRDefault="006E70CE" w:rsidP="006E70CE">
      <w:pPr>
        <w:pStyle w:val="paragraph"/>
        <w:numPr>
          <w:ilvl w:val="0"/>
          <w:numId w:val="41"/>
        </w:numPr>
        <w:spacing w:before="0" w:beforeAutospacing="0" w:after="0" w:afterAutospacing="0"/>
        <w:ind w:left="1080" w:firstLine="0"/>
        <w:textAlignment w:val="baseline"/>
        <w:rPr>
          <w:lang w:val="es-ES"/>
        </w:rPr>
      </w:pPr>
      <w:r>
        <w:rPr>
          <w:rStyle w:val="normaltextrun"/>
          <w:shd w:val="clear" w:color="auto" w:fill="FFFF00"/>
          <w:lang w:val="es-ES"/>
        </w:rPr>
        <w:t>Trabajo a futuro (1 pag.).</w:t>
      </w:r>
      <w:r>
        <w:rPr>
          <w:rStyle w:val="normaltextrun"/>
          <w:lang w:val="es-ES"/>
        </w:rPr>
        <w:t> </w:t>
      </w:r>
      <w:r>
        <w:rPr>
          <w:rStyle w:val="eop"/>
          <w:lang w:val="es-ES"/>
        </w:rPr>
        <w:t> </w:t>
      </w:r>
    </w:p>
    <w:p w14:paraId="7D77CD69" w14:textId="77777777" w:rsidR="006E70CE" w:rsidRDefault="006E70CE" w:rsidP="006E70CE">
      <w:pPr>
        <w:pStyle w:val="paragraph"/>
        <w:spacing w:before="0" w:beforeAutospacing="0" w:after="0" w:afterAutospacing="0"/>
        <w:jc w:val="both"/>
        <w:textAlignment w:val="baseline"/>
        <w:rPr>
          <w:rFonts w:ascii="Segoe UI" w:hAnsi="Segoe UI" w:cs="Segoe UI"/>
          <w:sz w:val="18"/>
          <w:szCs w:val="18"/>
          <w:lang w:val="es-ES"/>
        </w:rPr>
      </w:pPr>
      <w:r>
        <w:rPr>
          <w:rStyle w:val="eop"/>
          <w:lang w:val="es-ES"/>
        </w:rPr>
        <w:t> </w:t>
      </w:r>
    </w:p>
    <w:p w14:paraId="440A05D3" w14:textId="77777777" w:rsidR="00F0100E" w:rsidRDefault="00F0100E"/>
    <w:p w14:paraId="4F8E49B7" w14:textId="77777777" w:rsidR="00F0100E" w:rsidRDefault="00F0100E"/>
    <w:p w14:paraId="20AED80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2"/>
          <w:footerReference w:type="default" r:id="rId23"/>
          <w:type w:val="continuous"/>
          <w:pgSz w:w="11906" w:h="16838"/>
          <w:pgMar w:top="1418" w:right="1134" w:bottom="1418" w:left="1134" w:header="720" w:footer="720" w:gutter="0"/>
          <w:cols w:space="720"/>
        </w:sectPr>
      </w:pPr>
      <w:r>
        <w:br w:type="page"/>
      </w:r>
    </w:p>
    <w:p w14:paraId="6EA38479" w14:textId="77777777" w:rsidR="00F0100E" w:rsidRDefault="00697B5D">
      <w:pPr>
        <w:pStyle w:val="Ttulo1"/>
      </w:pPr>
      <w:r>
        <w:lastRenderedPageBreak/>
        <w:br w:type="page"/>
      </w:r>
      <w:r w:rsidR="4CA20F83">
        <w:lastRenderedPageBreak/>
        <w:t>Índice de tablas</w:t>
      </w:r>
    </w:p>
    <w:p w14:paraId="121E0BAC" w14:textId="77777777" w:rsidR="00F0100E" w:rsidRDefault="00697B5D">
      <w:r>
        <w:t>[Inserte aquí el índice de tablas]</w:t>
      </w:r>
    </w:p>
    <w:p w14:paraId="25B286C0" w14:textId="77777777" w:rsidR="00F0100E" w:rsidRDefault="00F0100E"/>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4"/>
          <w:footerReference w:type="default" r:id="rId25"/>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r w:rsidR="4CA20F83">
        <w:lastRenderedPageBreak/>
        <w:t>Índice de figuras</w:t>
      </w:r>
    </w:p>
    <w:p w14:paraId="230ED56F" w14:textId="77777777" w:rsidR="00F0100E" w:rsidRDefault="00697B5D">
      <w:r>
        <w:t>[Inserte aquí el índice de figuras]</w:t>
      </w:r>
    </w:p>
    <w:p w14:paraId="0B1EC68A" w14:textId="77777777" w:rsidR="00F0100E" w:rsidRDefault="00F0100E"/>
    <w:p w14:paraId="36B34CFD" w14:textId="77777777" w:rsidR="00F0100E" w:rsidRDefault="00F0100E"/>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6"/>
          <w:footerReference w:type="default" r:id="rId27"/>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28"/>
          <w:footerReference w:type="default" r:id="rId29"/>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r w:rsidR="4CA20F83">
        <w:lastRenderedPageBreak/>
        <w:t>Resumen</w:t>
      </w:r>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transcutánea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30"/>
          <w:footerReference w:type="default" r:id="rId31"/>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rsidRPr="00EB7A41">
        <w:rPr>
          <w:lang w:val="en-GB"/>
        </w:rPr>
        <w:br w:type="page"/>
      </w:r>
      <w:r w:rsidR="046C4961" w:rsidRPr="046C4961">
        <w:rPr>
          <w:lang w:val="en-GB"/>
        </w:rPr>
        <w:lastRenderedPageBreak/>
        <w:t>Abstract</w:t>
      </w:r>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In this context, and with the objective of developing a system that can be incorporated into a commercial prosthesis with minimal technical difficulty and that, at the same time, fulfills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electrostimulator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Pr="00EB7A41" w:rsidRDefault="4CA20F83" w:rsidP="4CA20F83">
      <w:pPr>
        <w:rPr>
          <w:lang w:val="en-GB"/>
        </w:rPr>
      </w:pPr>
    </w:p>
    <w:p w14:paraId="2ECC40DA" w14:textId="77777777" w:rsidR="00F0100E" w:rsidRPr="00EB7A41" w:rsidRDefault="00F0100E">
      <w:pPr>
        <w:rPr>
          <w:lang w:val="en-GB"/>
        </w:rPr>
      </w:pPr>
    </w:p>
    <w:p w14:paraId="6CE0C794" w14:textId="77777777" w:rsidR="00F0100E" w:rsidRPr="00EB7A41" w:rsidRDefault="00697B5D" w:rsidP="4CA20F83">
      <w:pPr>
        <w:widowControl w:val="0"/>
        <w:pBdr>
          <w:top w:val="nil"/>
          <w:left w:val="nil"/>
          <w:bottom w:val="nil"/>
          <w:right w:val="nil"/>
          <w:between w:val="nil"/>
        </w:pBdr>
        <w:spacing w:after="0" w:line="276" w:lineRule="auto"/>
        <w:ind w:firstLine="0"/>
        <w:jc w:val="left"/>
        <w:rPr>
          <w:lang w:val="en-GB"/>
        </w:rPr>
        <w:sectPr w:rsidR="00F0100E" w:rsidRPr="00EB7A41" w:rsidSect="00A92AAD">
          <w:headerReference w:type="default" r:id="rId32"/>
          <w:footerReference w:type="default" r:id="rId33"/>
          <w:type w:val="continuous"/>
          <w:pgSz w:w="11906" w:h="16838"/>
          <w:pgMar w:top="1418" w:right="1134" w:bottom="1418" w:left="1134" w:header="720" w:footer="720" w:gutter="0"/>
          <w:cols w:space="720"/>
        </w:sectPr>
      </w:pPr>
      <w:r w:rsidRPr="00EB7A41">
        <w:rPr>
          <w:lang w:val="en-GB"/>
        </w:rPr>
        <w:br w:type="page"/>
      </w:r>
    </w:p>
    <w:p w14:paraId="0655778C" w14:textId="791B399B" w:rsidR="00F0100E" w:rsidRDefault="4CA20F83" w:rsidP="00124DF9">
      <w:pPr>
        <w:pStyle w:val="Ttulo1"/>
        <w:numPr>
          <w:ilvl w:val="0"/>
          <w:numId w:val="7"/>
        </w:numPr>
      </w:pPr>
      <w:r w:rsidRPr="008F2D1A">
        <w:lastRenderedPageBreak/>
        <w:t>Introducción</w:t>
      </w:r>
      <w:r>
        <w:t xml:space="preserve"> al problema y su contexto</w:t>
      </w:r>
    </w:p>
    <w:p w14:paraId="17D7F63A" w14:textId="7390A5F7" w:rsidR="00F0100E" w:rsidRDefault="002813FE" w:rsidP="00124DF9">
      <w:pPr>
        <w:pStyle w:val="Ttulo2"/>
        <w:numPr>
          <w:ilvl w:val="1"/>
          <w:numId w:val="7"/>
        </w:numPr>
        <w:ind w:left="2552" w:right="2267"/>
      </w:pPr>
      <w:r>
        <w:t>Necesidad, problemática y limitaciones de las prótesis de miembro superior</w:t>
      </w:r>
    </w:p>
    <w:p w14:paraId="6371E518" w14:textId="5C359968"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actividades de la vida diaria</w:t>
      </w:r>
      <w:r>
        <w:t xml:space="preserve"> de la manera más normal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F5402F">
        <w:t xml:space="preserve"> de la vista y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124DF9">
      <w:pPr>
        <w:pStyle w:val="Ttulo3"/>
        <w:numPr>
          <w:ilvl w:val="2"/>
          <w:numId w:val="7"/>
        </w:numPr>
      </w:pPr>
      <w:r>
        <w:t>Aspectos cuantitativos de la Discapacidad.</w:t>
      </w:r>
    </w:p>
    <w:p w14:paraId="7227CE16" w14:textId="17E53108" w:rsidR="002D3C73" w:rsidRDefault="002D3C73" w:rsidP="002D3C73">
      <w:r w:rsidRPr="046C4961">
        <w:t>La Organización Mundial de la Salud (OMS) ha señalado que el 15% de la población mundial está afectada por alguna discapacidad física, psíquica o sensorial que dificulta el desarrollo normal de las actividades personales, sociales, educativas y/o laborales de un individuo. Tal porcentaje equivale a 900 millones de personas, casi el doble de la población de Latinoamérica. E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4B0AB2F" w:rsidR="00B95AF6" w:rsidRDefault="002D3C73" w:rsidP="00B95AF6">
      <w:r>
        <w:t xml:space="preserve">Si bien los datos proporcionados por la ENDI 2018 resultan útiles para el análisis general de la discapacidad y su impacto social, resulta necesario complementarla con encuestas y/o estudios desarrollados a nivel internacional a la hora de obtener información un </w:t>
      </w:r>
      <w:r w:rsidR="00F5402F">
        <w:t>tanto más pormenorizada</w:t>
      </w:r>
      <w:r>
        <w:t xml:space="preserve"> sobre los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124DF9">
      <w:pPr>
        <w:pStyle w:val="Ttulo3"/>
        <w:numPr>
          <w:ilvl w:val="2"/>
          <w:numId w:val="7"/>
        </w:numPr>
      </w:pPr>
      <w:r>
        <w:t>Las amputaciones como discapacidad motora.</w:t>
      </w:r>
    </w:p>
    <w:p w14:paraId="79CC7824" w14:textId="1460224E" w:rsidR="00B95AF6" w:rsidRDefault="00B95AF6" w:rsidP="00B95AF6">
      <w:r w:rsidRPr="046C4961">
        <w:t>La causa principal de las amputaciones de extremidades infer</w:t>
      </w:r>
      <w:r w:rsidR="00F5402F">
        <w:t>iores está relacionada con la de</w:t>
      </w:r>
      <w:r w:rsidRPr="046C4961">
        <w:t>svascularidad,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s con traumatismos son diversas, pero las causas principales en los países industrializados incluyen lesiones que involucran maquinaria, herramientas eléctricas y electrodomésticos, y accidentes de vehículos motorizados. Los conflictos militares son otra fuente de amputaciones traumáticas. Los pacientes que sufren de dismelia, que es un trastorno congénito que puede resultar en la falta de extremidades o malformaciones de las extremidades, ta</w:t>
      </w:r>
      <w:r>
        <w:t>mbién pueden necesitar prótesis.</w:t>
      </w:r>
    </w:p>
    <w:p w14:paraId="4710BD96" w14:textId="3E814F29"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puede ser </w:t>
      </w:r>
      <w:r w:rsidR="00D029FA">
        <w:t xml:space="preserve">crítico, tanto más en función de las actividades a las que el sujeto estaba habituado cotidianamente. Ésta realidad está fuertemente asociada a que en el extremo distal de toda extremidad superior, funciona la mano,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51CC4DA4"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isten algunos niveles intermedias establecidos al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0C804365" w14:textId="0D3D7E92" w:rsidR="00151422" w:rsidRDefault="00151422" w:rsidP="00494A3E">
      <w:pPr>
        <w:ind w:firstLine="0"/>
        <w:jc w:val="center"/>
      </w:pPr>
      <w:r>
        <w:rPr>
          <w:noProof/>
          <w:lang w:val="es-AR"/>
        </w:rPr>
        <w:lastRenderedPageBreak/>
        <mc:AlternateContent>
          <mc:Choice Requires="wps">
            <w:drawing>
              <wp:anchor distT="45720" distB="45720" distL="114300" distR="114300" simplePos="0" relativeHeight="251659264" behindDoc="0" locked="0" layoutInCell="1" allowOverlap="1" wp14:anchorId="0B2D67B5" wp14:editId="337A0F0B">
                <wp:simplePos x="0" y="0"/>
                <wp:positionH relativeFrom="margin">
                  <wp:align>center</wp:align>
                </wp:positionH>
                <wp:positionV relativeFrom="paragraph">
                  <wp:posOffset>5715</wp:posOffset>
                </wp:positionV>
                <wp:extent cx="3963669" cy="2903219"/>
                <wp:effectExtent l="0" t="0" r="18415" b="1206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3669" cy="2903219"/>
                        </a:xfrm>
                        <a:prstGeom prst="rect">
                          <a:avLst/>
                        </a:prstGeom>
                        <a:solidFill>
                          <a:srgbClr val="FFFFFF"/>
                        </a:solidFill>
                        <a:ln w="9525">
                          <a:solidFill>
                            <a:srgbClr val="000000"/>
                          </a:solidFill>
                          <a:miter lim="800000"/>
                          <a:headEnd/>
                          <a:tailEnd/>
                        </a:ln>
                      </wps:spPr>
                      <wps:txbx>
                        <w:txbxContent>
                          <w:p w14:paraId="1B1B508A" w14:textId="7A4744AC" w:rsidR="006C7ECD" w:rsidRDefault="006C7ECD" w:rsidP="00151422">
                            <w:pPr>
                              <w:ind w:hanging="142"/>
                              <w:jc w:val="center"/>
                            </w:pPr>
                            <w:r>
                              <w:rPr>
                                <w:noProof/>
                                <w:lang w:val="es-AR"/>
                              </w:rPr>
                              <w:drawing>
                                <wp:inline distT="0" distB="0" distL="0" distR="0" wp14:anchorId="1B2275D2" wp14:editId="0D4B7BC4">
                                  <wp:extent cx="3881120" cy="2924810"/>
                                  <wp:effectExtent l="0" t="0" r="508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1.png"/>
                                          <pic:cNvPicPr/>
                                        </pic:nvPicPr>
                                        <pic:blipFill>
                                          <a:blip r:embed="rId34">
                                            <a:extLst>
                                              <a:ext uri="{28A0092B-C50C-407E-A947-70E740481C1C}">
                                                <a14:useLocalDpi xmlns:a14="http://schemas.microsoft.com/office/drawing/2010/main" val="0"/>
                                              </a:ext>
                                            </a:extLst>
                                          </a:blip>
                                          <a:stretch>
                                            <a:fillRect/>
                                          </a:stretch>
                                        </pic:blipFill>
                                        <pic:spPr>
                                          <a:xfrm>
                                            <a:off x="0" y="0"/>
                                            <a:ext cx="3881120" cy="292481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2D67B5" id="_x0000_t202" coordsize="21600,21600" o:spt="202" path="m,l,21600r21600,l21600,xe">
                <v:stroke joinstyle="miter"/>
                <v:path gradientshapeok="t" o:connecttype="rect"/>
              </v:shapetype>
              <v:shape id="Cuadro de texto 2" o:spid="_x0000_s1026" type="#_x0000_t202" style="position:absolute;left:0;text-align:left;margin-left:0;margin-top:.45pt;width:312.1pt;height:228.6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">
                <v:textbox>
                  <w:txbxContent>
                    <w:p w14:paraId="1B1B508A" w14:textId="7A4744AC" w:rsidR="006C7ECD" w:rsidRDefault="006C7ECD" w:rsidP="00151422">
                      <w:pPr>
                        <w:ind w:hanging="142"/>
                        <w:jc w:val="center"/>
                      </w:pPr>
                      <w:r>
                        <w:rPr>
                          <w:noProof/>
                          <w:lang w:val="es-AR"/>
                        </w:rPr>
                        <w:drawing>
                          <wp:inline distT="0" distB="0" distL="0" distR="0" wp14:anchorId="1B2275D2" wp14:editId="0D4B7BC4">
                            <wp:extent cx="3881120" cy="2924810"/>
                            <wp:effectExtent l="0" t="0" r="508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1.png"/>
                                    <pic:cNvPicPr/>
                                  </pic:nvPicPr>
                                  <pic:blipFill>
                                    <a:blip r:embed="rId35">
                                      <a:extLst>
                                        <a:ext uri="{28A0092B-C50C-407E-A947-70E740481C1C}">
                                          <a14:useLocalDpi xmlns:a14="http://schemas.microsoft.com/office/drawing/2010/main" val="0"/>
                                        </a:ext>
                                      </a:extLst>
                                    </a:blip>
                                    <a:stretch>
                                      <a:fillRect/>
                                    </a:stretch>
                                  </pic:blipFill>
                                  <pic:spPr>
                                    <a:xfrm>
                                      <a:off x="0" y="0"/>
                                      <a:ext cx="3881120" cy="2924810"/>
                                    </a:xfrm>
                                    <a:prstGeom prst="rect">
                                      <a:avLst/>
                                    </a:prstGeom>
                                  </pic:spPr>
                                </pic:pic>
                              </a:graphicData>
                            </a:graphic>
                          </wp:inline>
                        </w:drawing>
                      </w:r>
                    </w:p>
                  </w:txbxContent>
                </v:textbox>
                <w10:wrap type="square" anchorx="margin"/>
              </v:shape>
            </w:pict>
          </mc:Fallback>
        </mc:AlternateContent>
      </w:r>
    </w:p>
    <w:p w14:paraId="220EB417" w14:textId="77777777" w:rsidR="00151422" w:rsidRDefault="00151422" w:rsidP="00B95AF6"/>
    <w:p w14:paraId="291FA57B" w14:textId="77777777" w:rsidR="00151422" w:rsidRDefault="00151422" w:rsidP="00B95AF6"/>
    <w:p w14:paraId="605BDECD" w14:textId="34DD1F83" w:rsidR="00455695" w:rsidRDefault="00151422" w:rsidP="00B95AF6">
      <w:r>
        <w:t xml:space="preserve"> </w:t>
      </w:r>
    </w:p>
    <w:p w14:paraId="25C3D819" w14:textId="77777777" w:rsidR="005903A9" w:rsidRDefault="005903A9" w:rsidP="00B95AF6"/>
    <w:p w14:paraId="14E63F7A" w14:textId="77777777" w:rsidR="00151422" w:rsidRDefault="00151422" w:rsidP="00B95AF6"/>
    <w:p w14:paraId="68FD740E" w14:textId="77777777" w:rsidR="00151422" w:rsidRDefault="00151422" w:rsidP="00B95AF6"/>
    <w:p w14:paraId="5E5A368B" w14:textId="77777777" w:rsidR="00151422" w:rsidRDefault="00151422" w:rsidP="00B95AF6"/>
    <w:p w14:paraId="45EB5D32" w14:textId="77777777" w:rsidR="00151422" w:rsidRDefault="00151422" w:rsidP="00B95AF6"/>
    <w:p w14:paraId="00FC0BCD" w14:textId="56C32633" w:rsidR="00151422" w:rsidRDefault="00494A3E" w:rsidP="00494A3E">
      <w:pPr>
        <w:pBdr>
          <w:top w:val="nil"/>
          <w:left w:val="nil"/>
          <w:bottom w:val="nil"/>
          <w:right w:val="nil"/>
          <w:between w:val="nil"/>
        </w:pBdr>
        <w:spacing w:before="60" w:after="240"/>
        <w:ind w:right="-1" w:firstLine="0"/>
        <w:jc w:val="center"/>
        <w:rPr>
          <w:color w:val="000000" w:themeColor="text1"/>
          <w:sz w:val="22"/>
          <w:szCs w:val="22"/>
        </w:rPr>
      </w:pPr>
      <w:r w:rsidRPr="4CA20F83">
        <w:rPr>
          <w:i/>
          <w:iCs/>
          <w:color w:val="000000" w:themeColor="text1"/>
          <w:sz w:val="22"/>
          <w:szCs w:val="22"/>
        </w:rPr>
        <w:t>Figura 1-1:</w:t>
      </w:r>
      <w:r w:rsidRPr="4CA20F83">
        <w:rPr>
          <w:color w:val="000000" w:themeColor="text1"/>
          <w:sz w:val="22"/>
          <w:szCs w:val="22"/>
        </w:rPr>
        <w:t xml:space="preserve"> </w:t>
      </w:r>
      <w:r>
        <w:rPr>
          <w:color w:val="000000" w:themeColor="text1"/>
          <w:sz w:val="22"/>
          <w:szCs w:val="22"/>
        </w:rPr>
        <w:t>Clasificación de amputaciones</w:t>
      </w:r>
      <w:r w:rsidR="00F87505">
        <w:rPr>
          <w:color w:val="000000" w:themeColor="text1"/>
          <w:sz w:val="22"/>
          <w:szCs w:val="22"/>
        </w:rPr>
        <w:t xml:space="preserve"> de</w:t>
      </w:r>
      <w:r>
        <w:rPr>
          <w:color w:val="000000" w:themeColor="text1"/>
          <w:sz w:val="22"/>
          <w:szCs w:val="22"/>
        </w:rPr>
        <w:t xml:space="preserve"> miembro superior (Fuente: referencia </w:t>
      </w:r>
      <w:r>
        <w:rPr>
          <w:color w:val="000000" w:themeColor="text1"/>
          <w:sz w:val="22"/>
          <w:szCs w:val="22"/>
        </w:rPr>
        <w:fldChar w:fldCharType="begin" w:fldLock="1"/>
      </w:r>
      <w:r w:rsidR="002813FE">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Pr>
          <w:color w:val="000000" w:themeColor="text1"/>
          <w:sz w:val="22"/>
          <w:szCs w:val="22"/>
        </w:rPr>
        <w:fldChar w:fldCharType="separate"/>
      </w:r>
      <w:r w:rsidRPr="00494A3E">
        <w:rPr>
          <w:noProof/>
          <w:color w:val="000000" w:themeColor="text1"/>
          <w:sz w:val="22"/>
          <w:szCs w:val="22"/>
        </w:rPr>
        <w:t>[5]</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527E8B48" w14:textId="5785AEFC" w:rsidR="00DA158D" w:rsidRDefault="00D840B0" w:rsidP="00BE6586">
      <w:r w:rsidRPr="00D840B0">
        <w:t xml:space="preserve">Si bien las estadísticas de amputaciones varían dependiendo del país, sumado a que no todos los países poseen estudios detallados </w:t>
      </w:r>
      <w:r w:rsidR="00BE6586">
        <w:t xml:space="preserve">en este aspecto. Por ejemplo, Francia cuenta con varios trabajos de relevamiento en este aspecto, salvando las diferencias resulta valioso analizar la información de un estudio de estas características. En términos generales, se realizar unas 17.500 amputaciones al año y entre un 2 % a 3 % corresponden a miembro superior, individualizando lo que se denomina como </w:t>
      </w:r>
      <w:r w:rsidR="00BE6586">
        <w:rPr>
          <w:i/>
        </w:rPr>
        <w:t>amputación mayor</w:t>
      </w:r>
      <w:r w:rsidR="00BE6586">
        <w:t>, que referencia a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124DF9">
      <w:pPr>
        <w:pStyle w:val="Ttulo3"/>
        <w:numPr>
          <w:ilvl w:val="2"/>
          <w:numId w:val="7"/>
        </w:numPr>
      </w:pPr>
      <w:r>
        <w:lastRenderedPageBreak/>
        <w:t>Las prótesis de miembro superior.</w:t>
      </w:r>
    </w:p>
    <w:p w14:paraId="50976339" w14:textId="7048DE86"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como </w:t>
      </w:r>
      <w:r w:rsidR="008F2D1A">
        <w:t>tales</w:t>
      </w:r>
      <w:r w:rsidRPr="046C4961">
        <w:t xml:space="preserve"> son aquellos que reemplazan las extremidades. Para diferenciar mejor las diversas formas de prótesis, se utilizan los términos </w:t>
      </w:r>
      <w:r w:rsidRPr="008F2D1A">
        <w:rPr>
          <w:i/>
        </w:rPr>
        <w:t>endoprótesis</w:t>
      </w:r>
      <w:r>
        <w:t xml:space="preserve"> para aquellas que reemplazar partes internas de cuerpo y </w:t>
      </w:r>
      <w:r w:rsidRPr="008F2D1A">
        <w:rPr>
          <w:i/>
        </w:rPr>
        <w:t>exoprótesis</w:t>
      </w:r>
      <w:r>
        <w:t xml:space="preserve"> para aquellas que </w:t>
      </w:r>
      <w:r w:rsidRPr="046C4961">
        <w:t xml:space="preserve">aplican fuera del cuerpo. </w:t>
      </w:r>
      <w:r>
        <w:t>Dentro de las</w:t>
      </w:r>
      <w:r w:rsidRPr="046C4961">
        <w:t xml:space="preserve"> exoprótesis típicas </w:t>
      </w:r>
      <w:r>
        <w:t>se encuentran los</w:t>
      </w:r>
      <w:r w:rsidRPr="046C4961">
        <w:t xml:space="preserve"> reemplazos artificiales para</w:t>
      </w:r>
      <w:r w:rsidR="008F2D1A">
        <w:t xml:space="preserve"> el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y que dentro de sus opciones, se diseñan y fabrican como</w:t>
      </w:r>
      <w:r w:rsidRPr="046C4961">
        <w:t xml:space="preserve"> sustitutos artificiales para dedos, manos, muñecas, antebrazos, codos, brazos</w:t>
      </w:r>
      <w:r>
        <w:t xml:space="preserve"> superiores u hombros. </w:t>
      </w:r>
      <w:r w:rsidR="002B242A" w:rsidRPr="046C4961">
        <w:t>Actualmente, hay muchos reemplazos artificiales</w:t>
      </w:r>
      <w:r w:rsidR="002B242A">
        <w:t xml:space="preserve"> destinados a atender</w:t>
      </w:r>
      <w:r w:rsidR="002B242A" w:rsidRPr="046C4961">
        <w:t xml:space="preserve"> diferentes para partes del cuerpo</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3000553D" w:rsidR="000E2CE2" w:rsidRDefault="000E2CE2" w:rsidP="000E2CE2">
      <w:r>
        <w:rPr>
          <w:noProof/>
          <w:lang w:val="es-AR"/>
        </w:rPr>
        <w:drawing>
          <wp:anchor distT="0" distB="0" distL="114300" distR="114300" simplePos="0" relativeHeight="251660288" behindDoc="0" locked="0" layoutInCell="1" allowOverlap="1" wp14:anchorId="632517EF" wp14:editId="14A6C6F4">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e extremidades superiores se han reconocido 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Götz von Berlichingen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63C67AE8" w14:textId="77777777" w:rsidR="000E2CE2" w:rsidRPr="00F21C21" w:rsidRDefault="000E2CE2" w:rsidP="000E2CE2">
      <w:pPr>
        <w:ind w:firstLine="0"/>
      </w:pPr>
    </w:p>
    <w:p w14:paraId="584DC6C6" w14:textId="00CE6F83" w:rsidR="00F21C21" w:rsidRDefault="00F21C21" w:rsidP="00F21C21">
      <w:pPr>
        <w:pBdr>
          <w:top w:val="nil"/>
          <w:left w:val="nil"/>
          <w:bottom w:val="nil"/>
          <w:right w:val="nil"/>
          <w:between w:val="nil"/>
        </w:pBdr>
        <w:spacing w:before="60" w:after="240"/>
        <w:ind w:right="-1" w:firstLine="0"/>
        <w:jc w:val="center"/>
        <w:rPr>
          <w:color w:val="000000" w:themeColor="text1"/>
          <w:sz w:val="22"/>
          <w:szCs w:val="22"/>
        </w:rPr>
      </w:pPr>
      <w:r>
        <w:rPr>
          <w:i/>
          <w:iCs/>
          <w:color w:val="000000" w:themeColor="text1"/>
          <w:sz w:val="22"/>
          <w:szCs w:val="22"/>
        </w:rPr>
        <w:t>Figura 1-2</w:t>
      </w:r>
      <w:r w:rsidRPr="4CA20F83">
        <w:rPr>
          <w:i/>
          <w:iCs/>
          <w:color w:val="000000" w:themeColor="text1"/>
          <w:sz w:val="22"/>
          <w:szCs w:val="22"/>
        </w:rPr>
        <w:t>:</w:t>
      </w:r>
      <w:r w:rsidRPr="4CA20F83">
        <w:rPr>
          <w:color w:val="000000" w:themeColor="text1"/>
          <w:sz w:val="22"/>
          <w:szCs w:val="22"/>
        </w:rPr>
        <w:t xml:space="preserve"> </w:t>
      </w:r>
      <w:r w:rsidR="000E2CE2">
        <w:rPr>
          <w:color w:val="000000" w:themeColor="text1"/>
          <w:sz w:val="22"/>
          <w:szCs w:val="22"/>
        </w:rPr>
        <w:t>Prótesis</w:t>
      </w:r>
      <w:r>
        <w:rPr>
          <w:color w:val="000000" w:themeColor="text1"/>
          <w:sz w:val="22"/>
          <w:szCs w:val="22"/>
        </w:rPr>
        <w:t xml:space="preserve"> mecánica</w:t>
      </w:r>
      <w:r w:rsidR="000E2CE2">
        <w:rPr>
          <w:color w:val="000000" w:themeColor="text1"/>
          <w:sz w:val="22"/>
          <w:szCs w:val="22"/>
        </w:rPr>
        <w:t>s</w:t>
      </w:r>
      <w:r>
        <w:rPr>
          <w:color w:val="000000" w:themeColor="text1"/>
          <w:sz w:val="22"/>
          <w:szCs w:val="22"/>
        </w:rPr>
        <w:t xml:space="preserve"> de </w:t>
      </w:r>
      <w:r w:rsidRPr="00F21C21">
        <w:t>Götz von Berlichingen</w:t>
      </w:r>
      <w:r>
        <w:rPr>
          <w:color w:val="000000" w:themeColor="text1"/>
          <w:sz w:val="22"/>
          <w:szCs w:val="22"/>
        </w:rPr>
        <w:t xml:space="preserve"> (Fuente: referencia </w:t>
      </w:r>
      <w:r>
        <w:rPr>
          <w:color w:val="000000" w:themeColor="text1"/>
          <w:sz w:val="22"/>
          <w:szCs w:val="22"/>
        </w:rPr>
        <w:fldChar w:fldCharType="begin" w:fldLock="1"/>
      </w:r>
      <w:r w:rsidR="004C1B1B">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8]","plainTextFormattedCitation":"[5]","previouslyFormattedCitation":"[5]"},"properties":{"noteIndex":0},"schema":"https://github.com/citation-style-language/schema/raw/master/csl-citation.json"}</w:instrText>
      </w:r>
      <w:r>
        <w:rPr>
          <w:color w:val="000000" w:themeColor="text1"/>
          <w:sz w:val="22"/>
          <w:szCs w:val="22"/>
        </w:rPr>
        <w:fldChar w:fldCharType="separate"/>
      </w:r>
      <w:r>
        <w:rPr>
          <w:noProof/>
          <w:color w:val="000000" w:themeColor="text1"/>
          <w:sz w:val="22"/>
          <w:szCs w:val="22"/>
        </w:rPr>
        <w:t>[</w:t>
      </w:r>
      <w:r w:rsidR="004C1B1B">
        <w:rPr>
          <w:noProof/>
          <w:color w:val="000000" w:themeColor="text1"/>
          <w:sz w:val="22"/>
          <w:szCs w:val="22"/>
        </w:rPr>
        <w:t>8</w:t>
      </w:r>
      <w:r w:rsidRPr="00494A3E">
        <w:rPr>
          <w:noProof/>
          <w:color w:val="000000" w:themeColor="text1"/>
          <w:sz w:val="22"/>
          <w:szCs w:val="22"/>
        </w:rPr>
        <w:t>]</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60B891D9" w14:textId="1CA16CBF"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r w:rsidR="00BA713B">
        <w:rPr>
          <w:i/>
        </w:rPr>
        <w:t>body-</w:t>
      </w:r>
      <w:r w:rsidR="00BA713B" w:rsidRPr="00BA713B">
        <w:rPr>
          <w:i/>
        </w:rPr>
        <w:t>powered</w:t>
      </w:r>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r w:rsidR="00BA713B">
        <w:rPr>
          <w:i/>
        </w:rPr>
        <w:t>Externally-Powered</w:t>
      </w:r>
      <w:r w:rsidR="00BA713B" w:rsidRPr="00BA713B">
        <w:t>)</w:t>
      </w:r>
      <w:r w:rsidR="00BA713B">
        <w:t xml:space="preserve">, dentro de este grupo se encuentran las requieren de una fuente de energía externa, eléctrica o neumática para su funcionamiento. Finalmente se pueden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61165879" w:rsidR="009C13F7"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w:drawing>
          <wp:anchor distT="0" distB="0" distL="114300" distR="114300" simplePos="0" relativeHeight="251662336" behindDoc="0" locked="0" layoutInCell="1" allowOverlap="1" wp14:anchorId="5C12B425" wp14:editId="39D59365">
            <wp:simplePos x="0" y="0"/>
            <wp:positionH relativeFrom="column">
              <wp:posOffset>3266440</wp:posOffset>
            </wp:positionH>
            <wp:positionV relativeFrom="paragraph">
              <wp:posOffset>1549</wp:posOffset>
            </wp:positionV>
            <wp:extent cx="2619052" cy="2195975"/>
            <wp:effectExtent l="19050" t="19050" r="10160" b="1397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SIS - Figura 1-3b.png"/>
                    <pic:cNvPicPr/>
                  </pic:nvPicPr>
                  <pic:blipFill>
                    <a:blip r:embed="rId37">
                      <a:extLst>
                        <a:ext uri="{28A0092B-C50C-407E-A947-70E740481C1C}">
                          <a14:useLocalDpi xmlns:a14="http://schemas.microsoft.com/office/drawing/2010/main" val="0"/>
                        </a:ext>
                      </a:extLst>
                    </a:blip>
                    <a:stretch>
                      <a:fillRect/>
                    </a:stretch>
                  </pic:blipFill>
                  <pic:spPr>
                    <a:xfrm>
                      <a:off x="0" y="0"/>
                      <a:ext cx="2619052" cy="21959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i/>
          <w:iCs/>
          <w:noProof/>
          <w:color w:val="000000" w:themeColor="text1"/>
          <w:sz w:val="22"/>
          <w:szCs w:val="22"/>
          <w:lang w:val="es-AR"/>
        </w:rPr>
        <w:drawing>
          <wp:anchor distT="0" distB="0" distL="114300" distR="114300" simplePos="0" relativeHeight="251661312" behindDoc="0" locked="0" layoutInCell="1" allowOverlap="1" wp14:anchorId="5CEFDCFA" wp14:editId="58E7CEBB">
            <wp:simplePos x="0" y="0"/>
            <wp:positionH relativeFrom="margin">
              <wp:posOffset>141132</wp:posOffset>
            </wp:positionH>
            <wp:positionV relativeFrom="paragraph">
              <wp:posOffset>4740</wp:posOffset>
            </wp:positionV>
            <wp:extent cx="3051544" cy="2192777"/>
            <wp:effectExtent l="19050" t="19050" r="15875" b="1714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SIS - Figura 1-3a.png"/>
                    <pic:cNvPicPr/>
                  </pic:nvPicPr>
                  <pic:blipFill>
                    <a:blip r:embed="rId38">
                      <a:extLst>
                        <a:ext uri="{28A0092B-C50C-407E-A947-70E740481C1C}">
                          <a14:useLocalDpi xmlns:a14="http://schemas.microsoft.com/office/drawing/2010/main" val="0"/>
                        </a:ext>
                      </a:extLst>
                    </a:blip>
                    <a:stretch>
                      <a:fillRect/>
                    </a:stretch>
                  </pic:blipFill>
                  <pic:spPr>
                    <a:xfrm>
                      <a:off x="0" y="0"/>
                      <a:ext cx="3051544" cy="219277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0DFA12CD" w:rsidR="004C1B1B" w:rsidRPr="004C1B1B" w:rsidRDefault="004C1B1B" w:rsidP="00124DF9">
      <w:pPr>
        <w:pStyle w:val="Prrafodelista"/>
        <w:numPr>
          <w:ilvl w:val="1"/>
          <w:numId w:val="17"/>
        </w:numPr>
        <w:pBdr>
          <w:top w:val="nil"/>
          <w:left w:val="nil"/>
          <w:bottom w:val="nil"/>
          <w:right w:val="nil"/>
          <w:between w:val="nil"/>
        </w:pBdr>
        <w:spacing w:before="60" w:after="240" w:line="240" w:lineRule="auto"/>
        <w:ind w:left="426" w:right="-1"/>
        <w:jc w:val="center"/>
        <w:rPr>
          <w:i/>
          <w:iCs/>
          <w:color w:val="000000" w:themeColor="text1"/>
          <w:sz w:val="22"/>
          <w:szCs w:val="22"/>
        </w:rPr>
      </w:pPr>
      <w:r>
        <w:rPr>
          <w:i/>
          <w:iCs/>
          <w:color w:val="000000" w:themeColor="text1"/>
          <w:sz w:val="22"/>
          <w:szCs w:val="22"/>
        </w:rPr>
        <w:t xml:space="preserve">                                                                              (b)</w:t>
      </w:r>
    </w:p>
    <w:p w14:paraId="2C0BC29D" w14:textId="0548B71A" w:rsidR="002A6A6A" w:rsidRDefault="009C13F7" w:rsidP="00C70037">
      <w:pPr>
        <w:pBdr>
          <w:top w:val="nil"/>
          <w:left w:val="nil"/>
          <w:bottom w:val="nil"/>
          <w:right w:val="nil"/>
          <w:between w:val="nil"/>
        </w:pBdr>
        <w:spacing w:before="60" w:after="240" w:line="240" w:lineRule="auto"/>
        <w:ind w:right="-1" w:firstLine="0"/>
        <w:jc w:val="center"/>
        <w:rPr>
          <w:color w:val="000000" w:themeColor="text1"/>
          <w:sz w:val="22"/>
          <w:szCs w:val="22"/>
        </w:rPr>
      </w:pPr>
      <w:r>
        <w:rPr>
          <w:i/>
          <w:iCs/>
          <w:color w:val="000000" w:themeColor="text1"/>
          <w:sz w:val="22"/>
          <w:szCs w:val="22"/>
        </w:rPr>
        <w:t>Figura 1-3</w:t>
      </w:r>
      <w:r w:rsidRPr="4CA20F83">
        <w:rPr>
          <w:i/>
          <w:iCs/>
          <w:color w:val="000000" w:themeColor="text1"/>
          <w:sz w:val="22"/>
          <w:szCs w:val="22"/>
        </w:rPr>
        <w:t>:</w:t>
      </w:r>
      <w:r w:rsidRPr="4CA20F83">
        <w:rPr>
          <w:color w:val="000000" w:themeColor="text1"/>
          <w:sz w:val="22"/>
          <w:szCs w:val="22"/>
        </w:rPr>
        <w:t xml:space="preserve"> </w:t>
      </w:r>
      <w:r>
        <w:rPr>
          <w:color w:val="000000" w:themeColor="text1"/>
          <w:sz w:val="22"/>
          <w:szCs w:val="22"/>
        </w:rPr>
        <w:t>Prótesis pasiva cosmética</w:t>
      </w:r>
      <w:r w:rsidR="004C1B1B">
        <w:rPr>
          <w:color w:val="000000" w:themeColor="text1"/>
          <w:sz w:val="22"/>
          <w:szCs w:val="22"/>
        </w:rPr>
        <w:t xml:space="preserve"> (a)</w:t>
      </w:r>
      <w:r>
        <w:rPr>
          <w:color w:val="000000" w:themeColor="text1"/>
          <w:sz w:val="22"/>
          <w:szCs w:val="22"/>
        </w:rPr>
        <w:t xml:space="preserve"> y activa mecánicas</w:t>
      </w:r>
      <w:r w:rsidR="004C1B1B">
        <w:rPr>
          <w:color w:val="000000" w:themeColor="text1"/>
          <w:sz w:val="22"/>
          <w:szCs w:val="22"/>
        </w:rPr>
        <w:t xml:space="preserve"> (b)</w:t>
      </w:r>
      <w:r>
        <w:rPr>
          <w:color w:val="000000" w:themeColor="text1"/>
          <w:sz w:val="22"/>
          <w:szCs w:val="22"/>
        </w:rPr>
        <w:t xml:space="preserve"> (Fuente: referencia </w:t>
      </w:r>
      <w:r>
        <w:rPr>
          <w:color w:val="000000" w:themeColor="text1"/>
          <w:sz w:val="22"/>
          <w:szCs w:val="22"/>
        </w:rPr>
        <w:fldChar w:fldCharType="begin" w:fldLock="1"/>
      </w:r>
      <w:r>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Pr>
          <w:color w:val="000000" w:themeColor="text1"/>
          <w:sz w:val="22"/>
          <w:szCs w:val="22"/>
        </w:rPr>
        <w:fldChar w:fldCharType="separate"/>
      </w:r>
      <w:r>
        <w:rPr>
          <w:noProof/>
          <w:color w:val="000000" w:themeColor="text1"/>
          <w:sz w:val="22"/>
          <w:szCs w:val="22"/>
        </w:rPr>
        <w:t>[7</w:t>
      </w:r>
      <w:r w:rsidRPr="00494A3E">
        <w:rPr>
          <w:noProof/>
          <w:color w:val="000000" w:themeColor="text1"/>
          <w:sz w:val="22"/>
          <w:szCs w:val="22"/>
        </w:rPr>
        <w:t>]</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51A50289" w14:textId="77777777"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1FAEAEAD" w:rsidR="007A0CC9" w:rsidRDefault="004C1B1B" w:rsidP="00C70037">
      <w:r>
        <w:t>Las prótesis</w:t>
      </w:r>
      <w:r w:rsidR="007A0CC9">
        <w:t xml:space="preserve"> de la Fig. 1-3a corresponden a</w:t>
      </w:r>
      <w:r>
        <w:t xml:space="preserve">l tipo </w:t>
      </w:r>
      <w:r w:rsidRPr="004C1B1B">
        <w:rPr>
          <w:i/>
        </w:rPr>
        <w:t>Pasivas</w:t>
      </w:r>
      <w:r w:rsidR="007A0CC9">
        <w:t xml:space="preserve"> y su uso es exclusivamente</w:t>
      </w:r>
      <w:r>
        <w:t xml:space="preserve"> </w:t>
      </w:r>
      <w:r w:rsidR="007A0CC9">
        <w:t>cosmético, por otro lado la prótesis de la Fig. 1-3b correspond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w:t>
      </w:r>
      <w:r w:rsidR="000E2CE2" w:rsidRPr="00F21C21">
        <w:lastRenderedPageBreak/>
        <w:t>desarrolló a principios del siglo XX, seguida pronto por la primera mano eléctrica</w:t>
      </w:r>
      <w:r w:rsidR="000E2CE2">
        <w:t xml:space="preserve">, que si bien </w:t>
      </w:r>
      <w:r w:rsidR="0001355F">
        <w:t>tenía</w:t>
      </w:r>
      <w:r w:rsidR="000E2CE2">
        <w:t xml:space="preserve"> 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749AD791"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idad anatomía de los usuarios y más intuitiva en su uso, es decir que el control del actuador este lo más estrechamente ligado a una “decisión” del usuario</w:t>
      </w:r>
      <w:r w:rsidR="00004A79">
        <w:t>, lo más estrechamente ligada al miembro ausente</w:t>
      </w:r>
      <w:r>
        <w:t>.</w:t>
      </w:r>
    </w:p>
    <w:p w14:paraId="1780C178" w14:textId="0AE08115"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 debido a su simplicidad y robustez</w:t>
      </w:r>
      <w:r w:rsidR="00F4743E">
        <w:t xml:space="preserve"> y junto con las prótesis Activas mecánicas son las que lideran la oferta en el mercado</w:t>
      </w:r>
      <w:r w:rsidR="00FC7790" w:rsidRPr="002A6A6A">
        <w:t xml:space="preserve">. </w:t>
      </w:r>
    </w:p>
    <w:p w14:paraId="0F8757A4" w14:textId="6877AA79" w:rsidR="002B242A" w:rsidRDefault="00CA1D98" w:rsidP="002A6A6A">
      <w:r>
        <w:rPr>
          <w:noProof/>
          <w:lang w:val="es-AR"/>
        </w:rPr>
        <w:drawing>
          <wp:anchor distT="0" distB="0" distL="114300" distR="114300" simplePos="0" relativeHeight="251663360" behindDoc="1" locked="0" layoutInCell="1" allowOverlap="1" wp14:anchorId="4FC341B6" wp14:editId="1672ED74">
            <wp:simplePos x="0" y="0"/>
            <wp:positionH relativeFrom="margin">
              <wp:align>center</wp:align>
            </wp:positionH>
            <wp:positionV relativeFrom="paragraph">
              <wp:posOffset>419085</wp:posOffset>
            </wp:positionV>
            <wp:extent cx="3806456" cy="2548020"/>
            <wp:effectExtent l="0" t="0" r="3810" b="5080"/>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06456" cy="2548020"/>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En l</w:t>
      </w:r>
      <w:r w:rsidR="00B40B49">
        <w:t>a</w:t>
      </w:r>
      <w:r w:rsidR="00C70037">
        <w:t xml:space="preserve"> Fig. (1-4</w:t>
      </w:r>
      <w:r w:rsidR="002A6A6A" w:rsidRPr="002A6A6A">
        <w:t xml:space="preserve">) s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7603B283" w:rsidR="00B02658" w:rsidRDefault="00B02658" w:rsidP="002A6A6A"/>
    <w:p w14:paraId="06E452D7" w14:textId="3B704CF5" w:rsidR="00CA1D98" w:rsidRPr="00B02658" w:rsidRDefault="00B02658" w:rsidP="00B02658">
      <w:pPr>
        <w:pBdr>
          <w:top w:val="nil"/>
          <w:left w:val="nil"/>
          <w:bottom w:val="nil"/>
          <w:right w:val="nil"/>
          <w:between w:val="nil"/>
        </w:pBdr>
        <w:spacing w:before="60" w:after="240"/>
        <w:ind w:right="-1" w:firstLine="0"/>
        <w:jc w:val="center"/>
        <w:rPr>
          <w:color w:val="000000" w:themeColor="text1"/>
          <w:sz w:val="22"/>
          <w:szCs w:val="22"/>
        </w:rPr>
      </w:pPr>
      <w:r>
        <w:tab/>
      </w:r>
      <w:r>
        <w:rPr>
          <w:i/>
          <w:iCs/>
          <w:color w:val="000000" w:themeColor="text1"/>
          <w:sz w:val="22"/>
          <w:szCs w:val="22"/>
        </w:rPr>
        <w:t>Figura 1-4</w:t>
      </w:r>
      <w:r w:rsidRPr="4CA20F83">
        <w:rPr>
          <w:i/>
          <w:iCs/>
          <w:color w:val="000000" w:themeColor="text1"/>
          <w:sz w:val="22"/>
          <w:szCs w:val="22"/>
        </w:rPr>
        <w:t>:</w:t>
      </w:r>
      <w:r w:rsidRPr="4CA20F83">
        <w:rPr>
          <w:color w:val="000000" w:themeColor="text1"/>
          <w:sz w:val="22"/>
          <w:szCs w:val="22"/>
        </w:rPr>
        <w:t xml:space="preserve"> </w:t>
      </w:r>
      <w:r>
        <w:rPr>
          <w:color w:val="000000" w:themeColor="text1"/>
          <w:sz w:val="22"/>
          <w:szCs w:val="22"/>
        </w:rPr>
        <w:t xml:space="preserve">Prótesis COVVI Nexus (izquierda) y Digital Twin (derecha) (Fuente: referencia </w:t>
      </w:r>
      <w:r>
        <w:rPr>
          <w:color w:val="000000" w:themeColor="text1"/>
          <w:sz w:val="22"/>
          <w:szCs w:val="22"/>
        </w:rPr>
        <w:fldChar w:fldCharType="begin" w:fldLock="1"/>
      </w:r>
      <w:r>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Pr>
          <w:color w:val="000000" w:themeColor="text1"/>
          <w:sz w:val="22"/>
          <w:szCs w:val="22"/>
        </w:rPr>
        <w:fldChar w:fldCharType="separate"/>
      </w:r>
      <w:r>
        <w:rPr>
          <w:noProof/>
          <w:color w:val="000000" w:themeColor="text1"/>
          <w:sz w:val="22"/>
          <w:szCs w:val="22"/>
        </w:rPr>
        <w:t>[7</w:t>
      </w:r>
      <w:r w:rsidRPr="00494A3E">
        <w:rPr>
          <w:noProof/>
          <w:color w:val="000000" w:themeColor="text1"/>
          <w:sz w:val="22"/>
          <w:szCs w:val="22"/>
        </w:rPr>
        <w:t>]</w:t>
      </w:r>
      <w:r>
        <w:rPr>
          <w:color w:val="000000" w:themeColor="text1"/>
          <w:sz w:val="22"/>
          <w:szCs w:val="22"/>
        </w:rPr>
        <w:fldChar w:fldCharType="end"/>
      </w:r>
      <w:r>
        <w:rPr>
          <w:color w:val="000000" w:themeColor="text1"/>
          <w:sz w:val="22"/>
          <w:szCs w:val="22"/>
        </w:rPr>
        <w:t xml:space="preserve"> y catálogo Ottobock </w:t>
      </w:r>
      <w:r>
        <w:rPr>
          <w:color w:val="000000" w:themeColor="text1"/>
          <w:sz w:val="22"/>
          <w:szCs w:val="22"/>
        </w:rPr>
        <w:fldChar w:fldCharType="begin" w:fldLock="1"/>
      </w:r>
      <w:r>
        <w:rPr>
          <w:color w:val="000000" w:themeColor="text1"/>
          <w:sz w:val="22"/>
          <w:szCs w:val="22"/>
        </w:rPr>
        <w:instrText>ADDIN CSL_CITATION {"citationItems":[{"id":"ITEM-1","itemData":{"URL":"https://www.ottobock.com/es-mx/category/32339","author":[{"dropping-particle":"","family":"Ottobock","given":"","non-dropping-particle":"","parse-names":false,"suffix":""}],"id":"ITEM-1","issued":{"date-parts":[["0"]]},"title":"Ottobock catalogo","type":"webpage"},"uris":["http://www.mendeley.com/documents/?uuid=61194854-feec-418f-9782-29ac8affac27"]}],"mendeley":{"formattedCitation":"[9]","plainTextFormattedCitation":"[9]","previouslyFormattedCitation":"[9]"},"properties":{"noteIndex":0},"schema":"https://github.com/citation-style-language/schema/raw/master/csl-citation.json"}</w:instrText>
      </w:r>
      <w:r>
        <w:rPr>
          <w:color w:val="000000" w:themeColor="text1"/>
          <w:sz w:val="22"/>
          <w:szCs w:val="22"/>
        </w:rPr>
        <w:fldChar w:fldCharType="separate"/>
      </w:r>
      <w:r w:rsidRPr="00CA1D98">
        <w:rPr>
          <w:noProof/>
          <w:color w:val="000000" w:themeColor="text1"/>
          <w:sz w:val="22"/>
          <w:szCs w:val="22"/>
        </w:rPr>
        <w:t>[9]</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5FEC9B59" w14:textId="77777777" w:rsidR="00707545" w:rsidRDefault="00004D6A" w:rsidP="00576DFE">
      <w:r>
        <w:lastRenderedPageBreak/>
        <w:t xml:space="preserve">Otro desarrollo que ha permitido optimizar aún más el funcionamiento de la prótesis mioeléctricas es el </w:t>
      </w:r>
      <w:r>
        <w:rPr>
          <w:i/>
        </w:rPr>
        <w:t>Reconocimiento de Patrones,</w:t>
      </w:r>
      <w:r>
        <w:rPr>
          <w:b/>
          <w:i/>
        </w:rPr>
        <w:t xml:space="preserve"> </w:t>
      </w:r>
      <w:r w:rsidR="00707545">
        <w:t>el cual</w:t>
      </w:r>
      <w:r>
        <w:t xml:space="preserve"> se basa en entrenar un sistema reconociendo los patrones de EMG de un usuario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2F5228DA"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936851">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0]–[12]","plainTextFormattedCitation":"[10]–[12]","previouslyFormattedCitation":"[10]–[12]"},"properties":{"noteIndex":0},"schema":"https://github.com/citation-style-language/schema/raw/master/csl-citation.json"}</w:instrText>
      </w:r>
      <w:r w:rsidR="00707545">
        <w:fldChar w:fldCharType="separate"/>
      </w:r>
      <w:r w:rsidR="00707545" w:rsidRPr="00707545">
        <w:rPr>
          <w:noProof/>
        </w:rPr>
        <w:t>[10]–[12]</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69CA4838" w:rsidR="00576DFE" w:rsidRDefault="000F11A6" w:rsidP="00576DFE">
      <w:r>
        <w:t>E</w:t>
      </w:r>
      <w:r w:rsidR="005C7F89">
        <w:t xml:space="preserve">l TMR (Targeted Muscle Reinnervation) que </w:t>
      </w:r>
      <w:r>
        <w:t>consiste</w:t>
      </w:r>
      <w:r w:rsidR="005C7F89">
        <w:t xml:space="preserve"> en una intervención </w:t>
      </w:r>
      <w:r>
        <w:t>quirúrgica</w:t>
      </w:r>
      <w:r w:rsidR="005C7F89">
        <w:t xml:space="preserve"> </w:t>
      </w:r>
      <w:r>
        <w:t>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hombro o interescápulo-torácica, dado que en ambos casos el musculo pectoral del lado amputado, si bien está intacto, pierde gran parte de su funcionalidad. Como parte de la cirugía se subdivide el musculo pectoral en varios segmentos a los que se conectan distintos nervios, y eso posibilidad que el usuario puedo controlar más grados de libertad de una prótesis y de manera totalmente intuitiva dado que los nervios que están siendo excitados corresponden directamente al miembros faltante</w:t>
      </w:r>
      <w:r w:rsidR="000148DD">
        <w:t xml:space="preserve"> </w:t>
      </w:r>
      <w:r w:rsidR="000148DD">
        <w:fldChar w:fldCharType="begin" w:fldLock="1"/>
      </w:r>
      <w:r w:rsidR="00936851">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3], [14]","plainTextFormattedCitation":"[13], [14]","previouslyFormattedCitation":"[13], [14]"},"properties":{"noteIndex":0},"schema":"https://github.com/citation-style-language/schema/raw/master/csl-citation.json"}</w:instrText>
      </w:r>
      <w:r w:rsidR="000148DD">
        <w:fldChar w:fldCharType="separate"/>
      </w:r>
      <w:r w:rsidR="00707545" w:rsidRPr="00707545">
        <w:rPr>
          <w:noProof/>
        </w:rPr>
        <w:t>[13], [14]</w:t>
      </w:r>
      <w:r w:rsidR="000148DD">
        <w:fldChar w:fldCharType="end"/>
      </w:r>
      <w:r>
        <w:t>.</w:t>
      </w:r>
    </w:p>
    <w:p w14:paraId="0FF3D012" w14:textId="51230644"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 prótesis.</w:t>
      </w:r>
      <w:r w:rsidR="00D632AB">
        <w:t xml:space="preserve"> </w:t>
      </w:r>
    </w:p>
    <w:p w14:paraId="30E15FC0" w14:textId="7D5842F4" w:rsidR="00D632AB" w:rsidRDefault="00D632AB" w:rsidP="00576DFE">
      <w:r>
        <w:t>El desarrollo</w:t>
      </w:r>
      <w:r w:rsidR="00625659">
        <w:t xml:space="preserve"> de las denominadas </w:t>
      </w:r>
      <w:r w:rsidR="00625659">
        <w:rPr>
          <w:i/>
        </w:rPr>
        <w:t>Neuroprótesis</w:t>
      </w:r>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 carecen de un dominio muscular adecuado como para valerse de las señalas de EMG para controlar la prótesis, de igual manera son utilizadas en usuarios normales como complementar las señales de EMG y mediante un pos-procesamiento lograr controles más complejos</w:t>
      </w:r>
      <w:r w:rsidR="003611DD">
        <w:t xml:space="preserve"> </w:t>
      </w:r>
      <w:r w:rsidR="003611DD">
        <w:fldChar w:fldCharType="begin" w:fldLock="1"/>
      </w:r>
      <w:r w:rsidR="00936851">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5], [16]","plainTextFormattedCitation":"[15], [16]","previouslyFormattedCitation":"[15], [16]"},"properties":{"noteIndex":0},"schema":"https://github.com/citation-style-language/schema/raw/master/csl-citation.json"}</w:instrText>
      </w:r>
      <w:r w:rsidR="003611DD">
        <w:fldChar w:fldCharType="separate"/>
      </w:r>
      <w:r w:rsidR="00707545" w:rsidRPr="00707545">
        <w:rPr>
          <w:noProof/>
        </w:rPr>
        <w:t>[15], [16]</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124DF9">
      <w:pPr>
        <w:pStyle w:val="Ttulo3"/>
        <w:numPr>
          <w:ilvl w:val="2"/>
          <w:numId w:val="7"/>
        </w:numPr>
      </w:pPr>
      <w:r>
        <w:lastRenderedPageBreak/>
        <w:t>La problemática del abandono</w:t>
      </w:r>
      <w:r w:rsidR="000A0EFD">
        <w:t xml:space="preserve"> y el desafío de la realimentación</w:t>
      </w:r>
    </w:p>
    <w:p w14:paraId="19D7E5CA" w14:textId="5007FC56" w:rsidR="008118A9" w:rsidRDefault="008118A9" w:rsidP="008118A9">
      <w:r>
        <w:t xml:space="preserve">El importante resaltar en este punto que el uso de una prótesis no se reduce simplemente a la adquisición comercial de la misma y su posterior aplicación bajo la lógica “plug-and-play”,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704D9458" w:rsidR="00A21847" w:rsidRDefault="008C7C02" w:rsidP="00A21847">
      <w:r>
        <w:t>Ahora bien, considerando un proceso de rehabilitación exitoso, acompañado de</w:t>
      </w:r>
      <w:r w:rsidR="00936851">
        <w:t xml:space="preserve"> avances tecnológicos en el área de las prótesis de miembro superior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E93B0E">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10]","plainTextFormattedCitation":"[10]","previouslyFormattedCitation":"[10]"},"properties":{"noteIndex":0},"schema":"https://github.com/citation-style-language/schema/raw/master/csl-citation.json"}</w:instrText>
      </w:r>
      <w:r w:rsidR="00E93B0E">
        <w:fldChar w:fldCharType="separate"/>
      </w:r>
      <w:r w:rsidR="00E93B0E" w:rsidRPr="00E93B0E">
        <w:rPr>
          <w:noProof/>
        </w:rPr>
        <w:t>[10]</w:t>
      </w:r>
      <w:r w:rsidR="00E93B0E">
        <w:fldChar w:fldCharType="end"/>
      </w:r>
      <w:r w:rsidR="00E93B0E">
        <w:fldChar w:fldCharType="begin" w:fldLock="1"/>
      </w:r>
      <w:r w:rsidR="008118A9">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2]","plainTextFormattedCitation":"[12]","previouslyFormattedCitation":"[12]"},"properties":{"noteIndex":0},"schema":"https://github.com/citation-style-language/schema/raw/master/csl-citation.json"}</w:instrText>
      </w:r>
      <w:r w:rsidR="00E93B0E">
        <w:fldChar w:fldCharType="separate"/>
      </w:r>
      <w:r w:rsidR="00E93B0E" w:rsidRPr="00E93B0E">
        <w:rPr>
          <w:noProof/>
        </w:rPr>
        <w:t>[12]</w:t>
      </w:r>
      <w:r w:rsidR="00E93B0E">
        <w:fldChar w:fldCharType="end"/>
      </w:r>
      <w:r w:rsidR="00E93B0E">
        <w:fldChar w:fldCharType="begin" w:fldLock="1"/>
      </w:r>
      <w:r w:rsidR="00E93B0E">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7]","plainTextFormattedCitation":"[17]","previouslyFormattedCitation":"[17]"},"properties":{"noteIndex":0},"schema":"https://github.com/citation-style-language/schema/raw/master/csl-citation.json"}</w:instrText>
      </w:r>
      <w:r w:rsidR="00E93B0E">
        <w:fldChar w:fldCharType="separate"/>
      </w:r>
      <w:r w:rsidR="00E93B0E" w:rsidRPr="00936851">
        <w:rPr>
          <w:noProof/>
        </w:rPr>
        <w:t>[17]</w:t>
      </w:r>
      <w:r w:rsidR="00E93B0E">
        <w:fldChar w:fldCharType="end"/>
      </w:r>
      <w:r w:rsidR="00936851">
        <w:t>.</w:t>
      </w:r>
    </w:p>
    <w:p w14:paraId="6B40FA76" w14:textId="435BDB31"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sorial asociada. Es claro como é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346083" w:rsidRPr="00346083">
        <w:t xml:space="preserve"> </w:t>
      </w:r>
      <w:r w:rsidR="00346083" w:rsidRPr="008C7C02">
        <w:t>en particular, la sensación de tacto en sí,</w:t>
      </w:r>
      <w:r w:rsidR="00346083">
        <w:t xml:space="preserve"> aportará fuertement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FB5BA1">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8]","plainTextFormattedCitation":"[18]","previouslyFormattedCitation":"[18]"},"properties":{"noteIndex":0},"schema":"https://github.com/citation-style-language/schema/raw/master/csl-citation.json"}</w:instrText>
      </w:r>
      <w:r w:rsidR="00184607">
        <w:fldChar w:fldCharType="separate"/>
      </w:r>
      <w:r w:rsidR="00184607" w:rsidRPr="00184607">
        <w:rPr>
          <w:noProof/>
        </w:rPr>
        <w:t>[18]</w:t>
      </w:r>
      <w:r w:rsidR="00184607">
        <w:fldChar w:fldCharType="end"/>
      </w:r>
      <w:r w:rsidR="00346083">
        <w:t>.</w:t>
      </w:r>
    </w:p>
    <w:p w14:paraId="24AFBB03" w14:textId="77777777" w:rsidR="008118A9" w:rsidRDefault="008118A9" w:rsidP="00A21847"/>
    <w:p w14:paraId="0B2396CA" w14:textId="4C23621E" w:rsidR="00845C4E" w:rsidRDefault="00845C4E" w:rsidP="00845C4E">
      <w:pPr>
        <w:pStyle w:val="Ttulo2"/>
        <w:numPr>
          <w:ilvl w:val="1"/>
          <w:numId w:val="7"/>
        </w:numPr>
        <w:ind w:left="2552" w:right="2267" w:hanging="567"/>
      </w:pPr>
      <w:r>
        <w:t>Tecnologías para la realimentación sensorial</w:t>
      </w:r>
    </w:p>
    <w:p w14:paraId="0477EBB3" w14:textId="197B3DEF"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Sin embargo, el </w:t>
      </w:r>
      <w:r>
        <w:lastRenderedPageBreak/>
        <w:t>desarrollo de aplicaciones en el campo de las prótesis de miembros superior</w:t>
      </w:r>
      <w:r w:rsidR="00E74076">
        <w:t>, aunque en una menor medida, es una realidad que a pesar de llevar ya varias décadas, su disponibilidad en prótesis comerciales es llamativamente escasa.</w:t>
      </w:r>
    </w:p>
    <w:p w14:paraId="7FC0C4B1" w14:textId="088853E6" w:rsidR="00D3124B" w:rsidRDefault="00026CBF" w:rsidP="007052ED">
      <w:pPr>
        <w:pStyle w:val="Ttulo3"/>
        <w:numPr>
          <w:ilvl w:val="2"/>
          <w:numId w:val="7"/>
        </w:numPr>
      </w:pPr>
      <w:r>
        <w:t>E</w:t>
      </w:r>
      <w:r w:rsidR="00D3124B">
        <w:t>l Sistema Somatosensorial</w:t>
      </w:r>
    </w:p>
    <w:p w14:paraId="457063DD" w14:textId="77777777" w:rsidR="008E4C19" w:rsidRDefault="004F78B8" w:rsidP="00026CBF">
      <w:r>
        <w:t>El Sistema Somatos</w:t>
      </w:r>
      <w:r w:rsidR="00026CBF" w:rsidRPr="00026CBF">
        <w:t>ensitivo</w:t>
      </w:r>
      <w:r>
        <w:t xml:space="preserve"> o Somatosensorial </w:t>
      </w:r>
      <w:r w:rsidR="00D506A1">
        <w:t>puede dividirse en distintos subsistemas y dicha división puede variar dependiendo si de aborda desde la función que cumple o desde las características anatómicas de sus componentes. Lo cierto es que recae sobre él,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504B07C2"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8E4C19">
        <w:t xml:space="preserve"> al que se lo denomina </w:t>
      </w:r>
      <w:r w:rsidR="008E4C19">
        <w:rPr>
          <w:i/>
        </w:rPr>
        <w:t>Sistema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D81BA0">
        <w:t>, d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Pr="00026CBF">
        <w:t>. R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B40B49">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9]","plainTextFormattedCitation":"[19]","previouslyFormattedCitation":"[19]"},"properties":{"noteIndex":0},"schema":"https://github.com/citation-style-language/schema/raw/master/csl-citation.json"}</w:instrText>
      </w:r>
      <w:r w:rsidR="00FB5BA1">
        <w:rPr>
          <w:i/>
        </w:rPr>
        <w:fldChar w:fldCharType="separate"/>
      </w:r>
      <w:r w:rsidR="00FB5BA1" w:rsidRPr="00FB5BA1">
        <w:rPr>
          <w:noProof/>
        </w:rPr>
        <w:t>[19]</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D81BA0">
      <w:pPr>
        <w:pStyle w:val="Ttulo4"/>
        <w:numPr>
          <w:ilvl w:val="3"/>
          <w:numId w:val="7"/>
        </w:numPr>
      </w:pPr>
      <w:r>
        <w:t>Características anatómicas y funcionales del sentido del tacto</w:t>
      </w:r>
    </w:p>
    <w:p w14:paraId="6BEC45DF" w14:textId="78B00B16" w:rsidR="00D81BA0" w:rsidRDefault="00DF0653" w:rsidP="00D81BA0">
      <w:r>
        <w:t xml:space="preserve">Los mecanorreceptores con las unidades anatómicas que le dan a </w:t>
      </w:r>
      <w:r w:rsidR="00C46BD0">
        <w:t>una</w:t>
      </w:r>
      <w:r>
        <w:t xml:space="preserve"> persona la capacidad de percibir el tacto, se encuentran distribuidos</w:t>
      </w:r>
      <w:r w:rsidR="00C46BD0">
        <w:t xml:space="preserve"> a lo</w:t>
      </w:r>
      <w:r>
        <w:t xml:space="preserve"> largo de toda la pie</w:t>
      </w:r>
      <w:r w:rsidR="00C46BD0">
        <w:t>l,</w:t>
      </w:r>
      <w:r>
        <w:t xml:space="preserve"> en distintas proporciones</w:t>
      </w:r>
      <w:r w:rsidR="00C46BD0">
        <w:t>,</w:t>
      </w:r>
      <w:r>
        <w:t xml:space="preserve"> en función del nivel de precisión </w:t>
      </w:r>
      <w:r w:rsidR="00C46BD0">
        <w:t>necesario en cada región</w:t>
      </w:r>
      <w:r>
        <w:t xml:space="preserve">. Por ejemplo el </w:t>
      </w:r>
      <w:r w:rsidR="00C46BD0">
        <w:t>grado</w:t>
      </w:r>
      <w:r>
        <w:t xml:space="preserve"> de detalle necesario en la yema de los dedos es muy superior al que se necesita en el antebrazo o la espalda, en las zonas de la piel donde es </w:t>
      </w:r>
      <w:r w:rsidR="00B40B49">
        <w:t>requerido</w:t>
      </w:r>
      <w:r>
        <w:t xml:space="preserve"> mayor nivel de precisión la densidad de mecanorreceptores por cm</w:t>
      </w:r>
      <w:r w:rsidRPr="00DF0653">
        <w:rPr>
          <w:vertAlign w:val="superscript"/>
        </w:rPr>
        <w:t>2</w:t>
      </w:r>
      <w:r>
        <w:t xml:space="preserve"> de piel será mayor que en las que no</w:t>
      </w:r>
      <w:r w:rsidR="00B40B49">
        <w:t xml:space="preserve"> </w:t>
      </w:r>
      <w:r w:rsidR="00B40B49">
        <w:fldChar w:fldCharType="begin" w:fldLock="1"/>
      </w:r>
      <w:r w:rsidR="006E70CE">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20]","plainTextFormattedCitation":"[20]","previouslyFormattedCitation":"[20]"},"properties":{"noteIndex":0},"schema":"https://github.com/citation-style-language/schema/raw/master/csl-citation.json"}</w:instrText>
      </w:r>
      <w:r w:rsidR="00B40B49">
        <w:fldChar w:fldCharType="separate"/>
      </w:r>
      <w:r w:rsidR="00B40B49" w:rsidRPr="00B40B49">
        <w:rPr>
          <w:noProof/>
        </w:rPr>
        <w:t>[20]</w:t>
      </w:r>
      <w:r w:rsidR="00B40B49">
        <w:fldChar w:fldCharType="end"/>
      </w:r>
      <w:r>
        <w:t>.</w:t>
      </w:r>
      <w:r w:rsidR="00B40B49">
        <w:t xml:space="preserve"> Sobre esta lógica, es posible obtener un mapeo de la densidad de los mecanorreceptores a lo largo del cuerpo y de cómo dicha distribución repercute en la capacidad </w:t>
      </w:r>
      <w:r w:rsidR="00B40B49">
        <w:lastRenderedPageBreak/>
        <w:t xml:space="preserve">de la persona en discernir deformaciones puntuales en la piel </w:t>
      </w:r>
      <w:r w:rsidR="00B40B49">
        <w:rPr>
          <w:i/>
        </w:rPr>
        <w:fldChar w:fldCharType="begin" w:fldLock="1"/>
      </w:r>
      <w:r w:rsidR="00B40B49">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9]","plainTextFormattedCitation":"[19]","previouslyFormattedCitation":"[19]"},"properties":{"noteIndex":0},"schema":"https://github.com/citation-style-language/schema/raw/master/csl-citation.json"}</w:instrText>
      </w:r>
      <w:r w:rsidR="00B40B49">
        <w:rPr>
          <w:i/>
        </w:rPr>
        <w:fldChar w:fldCharType="separate"/>
      </w:r>
      <w:r w:rsidR="00B40B49" w:rsidRPr="00FB5BA1">
        <w:rPr>
          <w:noProof/>
        </w:rPr>
        <w:t>[19]</w:t>
      </w:r>
      <w:r w:rsidR="00B40B49">
        <w:rPr>
          <w:i/>
        </w:rPr>
        <w:fldChar w:fldCharType="end"/>
      </w:r>
      <w:r w:rsidR="00B40B49">
        <w:t xml:space="preserve">. </w:t>
      </w:r>
      <w:r w:rsidR="00B40B49" w:rsidRPr="002A6A6A">
        <w:t>En l</w:t>
      </w:r>
      <w:r w:rsidR="00B40B49">
        <w:t>a Fig. (1-5</w:t>
      </w:r>
      <w:r w:rsidR="00B40B49" w:rsidRPr="002A6A6A">
        <w:t>)</w:t>
      </w:r>
      <w:r w:rsidR="00B40B49">
        <w:t xml:space="preserve"> </w:t>
      </w:r>
      <w:r w:rsidR="00403C1D">
        <w:t xml:space="preserve">puede observarse un mapeo de la variación de la sensibilidad táctil a los largo del cuerpo, tomando como parámetro la </w:t>
      </w:r>
      <w:r w:rsidR="00C46BD0">
        <w:t>distancia mínima entre dos estímulos puntuales aplicados simultáneamente, a la cual es posible percibirlos como estímulos distintos</w:t>
      </w:r>
      <w:r w:rsidR="00595DB1">
        <w:t>.</w:t>
      </w:r>
    </w:p>
    <w:p w14:paraId="40D0C766" w14:textId="24DD756C" w:rsidR="00595DB1" w:rsidRDefault="00B02658" w:rsidP="006D5D46">
      <w:pPr>
        <w:ind w:firstLine="0"/>
      </w:pPr>
      <w:r>
        <w:rPr>
          <w:noProof/>
          <w:lang w:val="es-AR"/>
        </w:rPr>
        <w:drawing>
          <wp:inline distT="0" distB="0" distL="0" distR="0" wp14:anchorId="5EEE752B" wp14:editId="26325D8D">
            <wp:extent cx="6120130" cy="37350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 - Figura 1-5.png"/>
                    <pic:cNvPicPr/>
                  </pic:nvPicPr>
                  <pic:blipFill>
                    <a:blip r:embed="rId40">
                      <a:extLst>
                        <a:ext uri="{28A0092B-C50C-407E-A947-70E740481C1C}">
                          <a14:useLocalDpi xmlns:a14="http://schemas.microsoft.com/office/drawing/2010/main" val="0"/>
                        </a:ext>
                      </a:extLst>
                    </a:blip>
                    <a:stretch>
                      <a:fillRect/>
                    </a:stretch>
                  </pic:blipFill>
                  <pic:spPr>
                    <a:xfrm>
                      <a:off x="0" y="0"/>
                      <a:ext cx="6120130" cy="3735070"/>
                    </a:xfrm>
                    <a:prstGeom prst="rect">
                      <a:avLst/>
                    </a:prstGeom>
                  </pic:spPr>
                </pic:pic>
              </a:graphicData>
            </a:graphic>
          </wp:inline>
        </w:drawing>
      </w:r>
    </w:p>
    <w:p w14:paraId="14436F85" w14:textId="31929754" w:rsidR="00B02658" w:rsidRDefault="00B02658" w:rsidP="00B02658">
      <w:pPr>
        <w:ind w:firstLine="0"/>
        <w:jc w:val="center"/>
        <w:rPr>
          <w:color w:val="000000" w:themeColor="text1"/>
          <w:sz w:val="22"/>
          <w:szCs w:val="22"/>
        </w:rPr>
      </w:pPr>
      <w:r>
        <w:rPr>
          <w:i/>
          <w:iCs/>
          <w:color w:val="000000" w:themeColor="text1"/>
          <w:sz w:val="22"/>
          <w:szCs w:val="22"/>
        </w:rPr>
        <w:t>Figura 1-5</w:t>
      </w:r>
      <w:r w:rsidRPr="4CA20F83">
        <w:rPr>
          <w:i/>
          <w:iCs/>
          <w:color w:val="000000" w:themeColor="text1"/>
          <w:sz w:val="22"/>
          <w:szCs w:val="22"/>
        </w:rPr>
        <w:t>:</w:t>
      </w:r>
      <w:r w:rsidRPr="4CA20F83">
        <w:rPr>
          <w:color w:val="000000" w:themeColor="text1"/>
          <w:sz w:val="22"/>
          <w:szCs w:val="22"/>
        </w:rPr>
        <w:t xml:space="preserve"> </w:t>
      </w:r>
      <w:r>
        <w:rPr>
          <w:color w:val="000000" w:themeColor="text1"/>
          <w:sz w:val="22"/>
          <w:szCs w:val="22"/>
        </w:rPr>
        <w:t>(a) Relevamiento de la capacidad de discriminación entre dos puntos, expresado en “mm”</w:t>
      </w:r>
      <w:r w:rsidR="0014365E">
        <w:rPr>
          <w:color w:val="000000" w:themeColor="text1"/>
          <w:sz w:val="22"/>
          <w:szCs w:val="22"/>
        </w:rPr>
        <w:t xml:space="preserve"> (Fuente: </w:t>
      </w:r>
      <w:r w:rsidR="0014365E" w:rsidRPr="009F429A">
        <w:rPr>
          <w:color w:val="000000" w:themeColor="text1"/>
          <w:sz w:val="22"/>
          <w:szCs w:val="22"/>
        </w:rPr>
        <w:t xml:space="preserve">referencia </w:t>
      </w:r>
      <w:r w:rsidR="0014365E" w:rsidRPr="009F429A">
        <w:rPr>
          <w:i/>
          <w:sz w:val="22"/>
          <w:szCs w:val="22"/>
        </w:rPr>
        <w:fldChar w:fldCharType="begin" w:fldLock="1"/>
      </w:r>
      <w:r w:rsidR="0014365E" w:rsidRPr="009F429A">
        <w:rPr>
          <w:i/>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9]","plainTextFormattedCitation":"[19]","previouslyFormattedCitation":"[19]"},"properties":{"noteIndex":0},"schema":"https://github.com/citation-style-language/schema/raw/master/csl-citation.json"}</w:instrText>
      </w:r>
      <w:r w:rsidR="0014365E" w:rsidRPr="009F429A">
        <w:rPr>
          <w:i/>
          <w:sz w:val="22"/>
          <w:szCs w:val="22"/>
        </w:rPr>
        <w:fldChar w:fldCharType="separate"/>
      </w:r>
      <w:r w:rsidR="0014365E" w:rsidRPr="009F429A">
        <w:rPr>
          <w:noProof/>
          <w:sz w:val="22"/>
          <w:szCs w:val="22"/>
        </w:rPr>
        <w:t>[19]</w:t>
      </w:r>
      <w:r w:rsidR="0014365E" w:rsidRPr="009F429A">
        <w:rPr>
          <w:i/>
          <w:sz w:val="22"/>
          <w:szCs w:val="22"/>
        </w:rPr>
        <w:fldChar w:fldCharType="end"/>
      </w:r>
      <w:r w:rsidR="0014365E" w:rsidRPr="0014365E">
        <w:t>)</w:t>
      </w:r>
      <w:r>
        <w:rPr>
          <w:color w:val="000000" w:themeColor="text1"/>
          <w:sz w:val="22"/>
          <w:szCs w:val="22"/>
        </w:rPr>
        <w:t>; (b) Representación de la densidad de mecanorreceptores en todo el cuerpo, la escapa de colores esta expresada en “unidades/cm</w:t>
      </w:r>
      <w:r w:rsidRPr="00B02658">
        <w:rPr>
          <w:color w:val="000000" w:themeColor="text1"/>
          <w:sz w:val="22"/>
          <w:szCs w:val="22"/>
          <w:vertAlign w:val="superscript"/>
        </w:rPr>
        <w:t>2</w:t>
      </w:r>
      <w:r>
        <w:rPr>
          <w:color w:val="000000" w:themeColor="text1"/>
          <w:sz w:val="22"/>
          <w:szCs w:val="22"/>
        </w:rPr>
        <w:t>”</w:t>
      </w:r>
      <w:r w:rsidR="0014365E">
        <w:rPr>
          <w:color w:val="000000" w:themeColor="text1"/>
          <w:sz w:val="22"/>
          <w:szCs w:val="22"/>
        </w:rPr>
        <w:t xml:space="preserve"> (Fuente: </w:t>
      </w:r>
      <w:r w:rsidR="0014365E" w:rsidRPr="009F429A">
        <w:rPr>
          <w:color w:val="000000" w:themeColor="text1"/>
          <w:sz w:val="22"/>
          <w:szCs w:val="22"/>
        </w:rPr>
        <w:t xml:space="preserve">referencia </w:t>
      </w:r>
      <w:r w:rsidR="0014365E" w:rsidRPr="009F429A">
        <w:rPr>
          <w:sz w:val="22"/>
          <w:szCs w:val="22"/>
        </w:rPr>
        <w:fldChar w:fldCharType="begin" w:fldLock="1"/>
      </w:r>
      <w:r w:rsidR="006E70CE">
        <w:rPr>
          <w:sz w:val="22"/>
          <w:szCs w:val="22"/>
        </w:rPr>
        <w:instrText>ADDIN CSL_CITATION {"citationItems":[{"id":"ITEM-1","itemData":{"author":[{"dropping-particle":"","family":"Corniani","given":"Giulia","non-dropping-particle":"","parse-names":false,"suffix":""},{"dropping-particle":"","family":"Saal","given":"Hannes P","non-dropping-particle":"","parse-names":false,"suffix":""},{"dropping-particle":"","family":"Sheffield","given":"S","non-dropping-particle":"","parse-names":false,"suffix":""},{"dropping-particle":"","family":"Robotics","given":"Sheffield","non-dropping-particle":"","parse-names":false,"suffix":""},{"dropping-particle":"","family":"Sheffield","given":"S","non-dropping-particle":"","parse-names":false,"suffix":""},{"dropping-particle":"","family":"Saal","given":"Hannes P","non-dropping-particle":"","parse-names":false,"suffix":""},{"dropping-particle":"","family":"Lane","given":"Vicar","non-dropping-particle":"","parse-names":false,"suffix":""}],"id":"ITEM-1","issued":{"date-parts":[["2020"]]},"title":"Tactile innervation densities across the whole body Active Touch Laboratory , Department of Psychology , University of Sheffield , INSIGNEO Institute for in silico Medicine , University of Sheffield , Sheffield S1 Corresponding Author :","type":"article-journal"},"uris":["http://www.mendeley.com/documents/?uuid=3c353a7c-ab5e-4560-95b6-80b8d42b877b"]}],"mendeley":{"formattedCitation":"[20]","plainTextFormattedCitation":"[20]","previouslyFormattedCitation":"[20]"},"properties":{"noteIndex":0},"schema":"https://github.com/citation-style-language/schema/raw/master/csl-citation.json"}</w:instrText>
      </w:r>
      <w:r w:rsidR="0014365E" w:rsidRPr="009F429A">
        <w:rPr>
          <w:sz w:val="22"/>
          <w:szCs w:val="22"/>
        </w:rPr>
        <w:fldChar w:fldCharType="separate"/>
      </w:r>
      <w:r w:rsidR="0014365E" w:rsidRPr="009F429A">
        <w:rPr>
          <w:noProof/>
          <w:sz w:val="22"/>
          <w:szCs w:val="22"/>
        </w:rPr>
        <w:t>[20]</w:t>
      </w:r>
      <w:r w:rsidR="0014365E" w:rsidRPr="009F429A">
        <w:rPr>
          <w:sz w:val="22"/>
          <w:szCs w:val="22"/>
        </w:rPr>
        <w:fldChar w:fldCharType="end"/>
      </w:r>
      <w:r w:rsidR="0014365E">
        <w:t>)</w:t>
      </w:r>
      <w:r w:rsidRPr="4CA20F83">
        <w:rPr>
          <w:color w:val="000000" w:themeColor="text1"/>
          <w:sz w:val="22"/>
          <w:szCs w:val="22"/>
        </w:rPr>
        <w:t>.</w:t>
      </w:r>
    </w:p>
    <w:p w14:paraId="04A372B0" w14:textId="77777777" w:rsidR="00C46BD0" w:rsidRPr="00C46BD0" w:rsidRDefault="00C46BD0" w:rsidP="00C46BD0">
      <w:pPr>
        <w:rPr>
          <w:sz w:val="14"/>
        </w:rPr>
      </w:pPr>
    </w:p>
    <w:p w14:paraId="18A9B5C0" w14:textId="3B833901" w:rsidR="00C46BD0" w:rsidRDefault="00E374AB" w:rsidP="00C46BD0">
      <w:r>
        <w:t xml:space="preserve">Con un panorama más claro de cómo se distribuyen los mecanorreceptores, es importante saber ahora cuales son y que características funcionales poseen. </w:t>
      </w:r>
      <w:r w:rsidR="00201246">
        <w:t xml:space="preserve">En la piel se encuentran cuatro tipos de mecanorreceptores: los </w:t>
      </w:r>
      <w:r w:rsidR="00201246" w:rsidRPr="00201246">
        <w:rPr>
          <w:i/>
        </w:rPr>
        <w:t>corpúsculos de Meissner</w:t>
      </w:r>
      <w:r w:rsidR="00201246">
        <w:t xml:space="preserve">, los </w:t>
      </w:r>
      <w:r w:rsidR="00201246" w:rsidRPr="00201246">
        <w:rPr>
          <w:i/>
        </w:rPr>
        <w:t>discos de Merkel</w:t>
      </w:r>
      <w:r w:rsidR="00201246">
        <w:t xml:space="preserve">, los </w:t>
      </w:r>
      <w:r w:rsidR="00201246" w:rsidRPr="00201246">
        <w:rPr>
          <w:i/>
        </w:rPr>
        <w:t>corpúsculos de Pacini</w:t>
      </w:r>
      <w:r w:rsidR="00201246">
        <w:t xml:space="preserve"> y finalmente las </w:t>
      </w:r>
      <w:r w:rsidR="00201246" w:rsidRPr="00201246">
        <w:rPr>
          <w:i/>
        </w:rPr>
        <w:t>corpúsculos de Ruffini</w:t>
      </w:r>
      <w:r w:rsidR="00201246">
        <w:t>, encargados de detectar los diferentes cambios de presión en la piel, respondiendo ante ellas por medio de un impulso nervioso, lo cual produce en el usuario sensaciones de contacto y texturas.</w:t>
      </w:r>
    </w:p>
    <w:p w14:paraId="36864488" w14:textId="1F8493F7" w:rsidR="00FE65FA" w:rsidRDefault="00201246" w:rsidP="00C46BD0">
      <w:r>
        <w:t>Actualmente, la mayoría de los estudios humanos se han centrado en los mecanorreceptores distribuidos dentro</w:t>
      </w:r>
      <w:r w:rsidR="00FE65FA">
        <w:t xml:space="preserve"> de la piel sin pelo denominada "glabra"</w:t>
      </w:r>
      <w:r>
        <w:t xml:space="preserve">, </w:t>
      </w:r>
      <w:r w:rsidR="00341EED">
        <w:t>que se ubica en</w:t>
      </w:r>
      <w:r>
        <w:t xml:space="preserve"> la mano humana</w:t>
      </w:r>
      <w:r w:rsidR="00341EED">
        <w:t xml:space="preserve"> y las plantas de los pies</w:t>
      </w:r>
      <w:r>
        <w:t>. En la Fig. (1-6</w:t>
      </w:r>
      <w:r w:rsidR="006E1B6A">
        <w:t>b</w:t>
      </w:r>
      <w:r>
        <w:t xml:space="preserve">) se presenta una sección de piel palmar, en la que se grafican la forma, tamaño y ubicación de cada uno de los mecanorreceptores. </w:t>
      </w:r>
    </w:p>
    <w:p w14:paraId="384C24DF" w14:textId="50FAF72C" w:rsidR="006E1B6A" w:rsidRDefault="006E1B6A" w:rsidP="006E1B6A">
      <w:r>
        <w:lastRenderedPageBreak/>
        <w:t>Las características de respuesta de cada tipo de mecanorreceptor están diferenciadas tanto por el tamaño relativo de su campo receptivo (pequeño vs. grande) como por su tasa de adaptación relativa, que las divide en mecanorreceptores de Adaptación Rápida (AR o RA por sus siglas en ingles) y de Adaptación Lenta (AL o SA por sus siglas en inglés).</w:t>
      </w:r>
      <w:r w:rsidR="0046493B">
        <w:t xml:space="preserve"> </w:t>
      </w:r>
    </w:p>
    <w:p w14:paraId="347B11B6" w14:textId="73DA9392" w:rsidR="00F207B1" w:rsidRDefault="0007626A" w:rsidP="006E1B6A">
      <w:r>
        <w:rPr>
          <w:noProof/>
          <w:lang w:val="es-AR"/>
        </w:rPr>
        <w:drawing>
          <wp:anchor distT="0" distB="0" distL="114300" distR="114300" simplePos="0" relativeHeight="251664384" behindDoc="0" locked="0" layoutInCell="1" allowOverlap="1" wp14:anchorId="3D46C608" wp14:editId="09529F27">
            <wp:simplePos x="0" y="0"/>
            <wp:positionH relativeFrom="margin">
              <wp:align>center</wp:align>
            </wp:positionH>
            <wp:positionV relativeFrom="paragraph">
              <wp:posOffset>2575560</wp:posOffset>
            </wp:positionV>
            <wp:extent cx="5562600" cy="3726677"/>
            <wp:effectExtent l="0" t="0" r="0" b="762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IS - Figura 1-6.png"/>
                    <pic:cNvPicPr/>
                  </pic:nvPicPr>
                  <pic:blipFill>
                    <a:blip r:embed="rId41">
                      <a:extLst>
                        <a:ext uri="{28A0092B-C50C-407E-A947-70E740481C1C}">
                          <a14:useLocalDpi xmlns:a14="http://schemas.microsoft.com/office/drawing/2010/main" val="0"/>
                        </a:ext>
                      </a:extLst>
                    </a:blip>
                    <a:stretch>
                      <a:fillRect/>
                    </a:stretch>
                  </pic:blipFill>
                  <pic:spPr>
                    <a:xfrm>
                      <a:off x="0" y="0"/>
                      <a:ext cx="5562600" cy="3726677"/>
                    </a:xfrm>
                    <a:prstGeom prst="rect">
                      <a:avLst/>
                    </a:prstGeom>
                  </pic:spPr>
                </pic:pic>
              </a:graphicData>
            </a:graphic>
          </wp:anchor>
        </w:drawing>
      </w:r>
      <w:r w:rsidR="00F207B1">
        <w:t>La capacidad de algunos mecanorreceptores de responder a estímulos de manera diferente posibilita que en su conjunto logren percepciones más complejas. En la Fig. (1-6a) se presenta, en el grafico superior</w:t>
      </w:r>
      <w:r>
        <w:t xml:space="preserve">, la forma </w:t>
      </w:r>
      <w:r w:rsidR="00F207B1">
        <w:t>de un</w:t>
      </w:r>
      <w:r>
        <w:t xml:space="preserve"> estímulo táctil externo sobre una porción de piel, pueden apreciarse como inicia con un cambio de estado, permanece presente (presión sostenida) y luego de finaliza repentinamente volviendo al estado original.</w:t>
      </w:r>
      <w:r w:rsidR="00F207B1">
        <w:t xml:space="preserve"> </w:t>
      </w:r>
      <w:r>
        <w:t>En las dos gráficas debajo se esquematizan los potenciales de acción generados por un mecanorreceptor del tipo AL ante el mencionado estimulo, que genera un tres de alta frecuencia en el flanco ascendente y luego, mientras permanece estable el estímulo, también lo hacen los potenciales de acción  y su frecuencia. Por su parte, los mecanorreceptores de Adaptación Rápida sólo responden a los cambios abruptos y cuando el estado del estímulo es estable, no se generan biopotenciales, en un claro comportamiento de filtro Pasa Alto.</w:t>
      </w:r>
    </w:p>
    <w:p w14:paraId="0D9BD751" w14:textId="77041D07" w:rsidR="00FE65FA" w:rsidRDefault="00FE65FA" w:rsidP="00341EED">
      <w:pPr>
        <w:ind w:firstLine="0"/>
        <w:jc w:val="center"/>
      </w:pPr>
    </w:p>
    <w:p w14:paraId="39DBCBD5" w14:textId="77777777" w:rsidR="0007626A" w:rsidRDefault="0007626A" w:rsidP="00341EED">
      <w:pPr>
        <w:ind w:firstLine="0"/>
        <w:jc w:val="center"/>
      </w:pPr>
    </w:p>
    <w:p w14:paraId="2F0C0BC1" w14:textId="77777777" w:rsidR="0007626A" w:rsidRDefault="0007626A" w:rsidP="00341EED">
      <w:pPr>
        <w:ind w:firstLine="0"/>
        <w:jc w:val="center"/>
      </w:pPr>
    </w:p>
    <w:p w14:paraId="7C2BBEF4" w14:textId="77777777" w:rsidR="0007626A" w:rsidRDefault="0007626A" w:rsidP="00341EED">
      <w:pPr>
        <w:ind w:firstLine="0"/>
        <w:jc w:val="center"/>
      </w:pPr>
    </w:p>
    <w:p w14:paraId="3549A0A9" w14:textId="77777777" w:rsidR="0007626A" w:rsidRDefault="0007626A" w:rsidP="00341EED">
      <w:pPr>
        <w:ind w:firstLine="0"/>
        <w:jc w:val="center"/>
      </w:pPr>
    </w:p>
    <w:p w14:paraId="64A53D59" w14:textId="77777777" w:rsidR="0007626A" w:rsidRDefault="0007626A" w:rsidP="00341EED">
      <w:pPr>
        <w:ind w:firstLine="0"/>
        <w:jc w:val="center"/>
      </w:pPr>
    </w:p>
    <w:p w14:paraId="322F63E3" w14:textId="77777777" w:rsidR="0007626A" w:rsidRDefault="0007626A" w:rsidP="00341EED">
      <w:pPr>
        <w:ind w:firstLine="0"/>
        <w:jc w:val="center"/>
      </w:pPr>
    </w:p>
    <w:p w14:paraId="5F17CC29" w14:textId="77777777" w:rsidR="0007626A" w:rsidRDefault="0007626A" w:rsidP="00341EED">
      <w:pPr>
        <w:ind w:firstLine="0"/>
        <w:jc w:val="center"/>
      </w:pPr>
    </w:p>
    <w:p w14:paraId="2F0032C9" w14:textId="77777777" w:rsidR="0007626A" w:rsidRDefault="0007626A" w:rsidP="00341EED">
      <w:pPr>
        <w:ind w:firstLine="0"/>
        <w:jc w:val="center"/>
      </w:pPr>
    </w:p>
    <w:p w14:paraId="35A92675" w14:textId="77777777" w:rsidR="0007626A" w:rsidRDefault="0007626A" w:rsidP="00341EED">
      <w:pPr>
        <w:ind w:firstLine="0"/>
        <w:jc w:val="center"/>
      </w:pPr>
    </w:p>
    <w:p w14:paraId="35351D63" w14:textId="77777777" w:rsidR="0007626A" w:rsidRPr="0007626A" w:rsidRDefault="0007626A" w:rsidP="00341EED">
      <w:pPr>
        <w:ind w:firstLine="0"/>
        <w:jc w:val="center"/>
        <w:rPr>
          <w:sz w:val="10"/>
        </w:rPr>
      </w:pPr>
    </w:p>
    <w:p w14:paraId="78E49BA0" w14:textId="41B049EC" w:rsidR="000A0477" w:rsidRPr="0007626A" w:rsidRDefault="000A0477" w:rsidP="0007626A">
      <w:pPr>
        <w:ind w:firstLine="0"/>
        <w:jc w:val="center"/>
        <w:rPr>
          <w:color w:val="000000" w:themeColor="text1"/>
          <w:sz w:val="22"/>
          <w:szCs w:val="22"/>
        </w:rPr>
      </w:pPr>
      <w:r>
        <w:rPr>
          <w:i/>
          <w:iCs/>
          <w:color w:val="000000" w:themeColor="text1"/>
          <w:sz w:val="22"/>
          <w:szCs w:val="22"/>
        </w:rPr>
        <w:t>Figura 1-6</w:t>
      </w:r>
      <w:r w:rsidRPr="4CA20F83">
        <w:rPr>
          <w:i/>
          <w:iCs/>
          <w:color w:val="000000" w:themeColor="text1"/>
          <w:sz w:val="22"/>
          <w:szCs w:val="22"/>
        </w:rPr>
        <w:t>:</w:t>
      </w:r>
      <w:r w:rsidRPr="4CA20F83">
        <w:rPr>
          <w:color w:val="000000" w:themeColor="text1"/>
          <w:sz w:val="22"/>
          <w:szCs w:val="22"/>
        </w:rPr>
        <w:t xml:space="preserve"> </w:t>
      </w:r>
      <w:r w:rsidR="00035D08">
        <w:rPr>
          <w:color w:val="000000" w:themeColor="text1"/>
          <w:sz w:val="22"/>
          <w:szCs w:val="22"/>
        </w:rPr>
        <w:t xml:space="preserve">(a) Características de la respuesta ante un </w:t>
      </w:r>
      <w:r w:rsidR="006E1B6A">
        <w:rPr>
          <w:color w:val="000000" w:themeColor="text1"/>
          <w:sz w:val="22"/>
          <w:szCs w:val="22"/>
        </w:rPr>
        <w:t>estímulo</w:t>
      </w:r>
      <w:r w:rsidR="00035D08">
        <w:rPr>
          <w:color w:val="000000" w:themeColor="text1"/>
          <w:sz w:val="22"/>
          <w:szCs w:val="22"/>
        </w:rPr>
        <w:t xml:space="preserve"> externo</w:t>
      </w:r>
      <w:r w:rsidR="006E1B6A">
        <w:rPr>
          <w:color w:val="000000" w:themeColor="text1"/>
          <w:sz w:val="22"/>
          <w:szCs w:val="22"/>
        </w:rPr>
        <w:t xml:space="preserve"> sostenido</w:t>
      </w:r>
      <w:r w:rsidR="00035D08">
        <w:rPr>
          <w:color w:val="000000" w:themeColor="text1"/>
          <w:sz w:val="22"/>
          <w:szCs w:val="22"/>
        </w:rPr>
        <w:t xml:space="preserve"> por parte de los mecanorreceptores </w:t>
      </w:r>
      <w:r w:rsidR="006E1B6A">
        <w:rPr>
          <w:color w:val="000000" w:themeColor="text1"/>
          <w:sz w:val="22"/>
          <w:szCs w:val="22"/>
        </w:rPr>
        <w:t xml:space="preserve">de adaptación lenta y rápida; </w:t>
      </w:r>
      <w:r w:rsidR="00035D08">
        <w:rPr>
          <w:color w:val="000000" w:themeColor="text1"/>
          <w:sz w:val="22"/>
          <w:szCs w:val="22"/>
        </w:rPr>
        <w:t xml:space="preserve">(b) </w:t>
      </w:r>
      <w:r>
        <w:rPr>
          <w:color w:val="000000" w:themeColor="text1"/>
          <w:sz w:val="22"/>
          <w:szCs w:val="22"/>
        </w:rPr>
        <w:t xml:space="preserve">Distribución de mecanorreceptores en la piel glabra, por su ubicación los Corpúsculos de Meissner y Ruffini y los Discos de Merkel son mecanorreceptores cutáneo, mientras que los Corpúsculos de Pacini son subcutáneos. Las terminales nerviosas libres son las responsables de responder ante estímulos de dolor y cambios de temperatura (Fuente: </w:t>
      </w:r>
      <w:r w:rsidRPr="009F429A">
        <w:rPr>
          <w:color w:val="000000" w:themeColor="text1"/>
          <w:sz w:val="22"/>
          <w:szCs w:val="22"/>
        </w:rPr>
        <w:t xml:space="preserve">referencia </w:t>
      </w:r>
      <w:r w:rsidRPr="009F429A">
        <w:rPr>
          <w:i/>
          <w:sz w:val="22"/>
          <w:szCs w:val="22"/>
        </w:rPr>
        <w:fldChar w:fldCharType="begin" w:fldLock="1"/>
      </w:r>
      <w:r w:rsidRPr="009F429A">
        <w:rPr>
          <w:i/>
          <w:sz w:val="22"/>
          <w:szCs w:val="22"/>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9]","plainTextFormattedCitation":"[19]","previouslyFormattedCitation":"[19]"},"properties":{"noteIndex":0},"schema":"https://github.com/citation-style-language/schema/raw/master/csl-citation.json"}</w:instrText>
      </w:r>
      <w:r w:rsidRPr="009F429A">
        <w:rPr>
          <w:i/>
          <w:sz w:val="22"/>
          <w:szCs w:val="22"/>
        </w:rPr>
        <w:fldChar w:fldCharType="separate"/>
      </w:r>
      <w:r w:rsidRPr="009F429A">
        <w:rPr>
          <w:noProof/>
          <w:sz w:val="22"/>
          <w:szCs w:val="22"/>
        </w:rPr>
        <w:t>[19]</w:t>
      </w:r>
      <w:r w:rsidRPr="009F429A">
        <w:rPr>
          <w:i/>
          <w:sz w:val="22"/>
          <w:szCs w:val="22"/>
        </w:rPr>
        <w:fldChar w:fldCharType="end"/>
      </w:r>
      <w:r w:rsidRPr="0014365E">
        <w:t>)</w:t>
      </w:r>
      <w:r w:rsidRPr="4CA20F83">
        <w:rPr>
          <w:color w:val="000000" w:themeColor="text1"/>
          <w:sz w:val="22"/>
          <w:szCs w:val="22"/>
        </w:rPr>
        <w:t>.</w:t>
      </w:r>
    </w:p>
    <w:p w14:paraId="07547117" w14:textId="59CA7B19" w:rsidR="000A0477" w:rsidRDefault="00035D08" w:rsidP="00C46BD0">
      <w:r>
        <w:lastRenderedPageBreak/>
        <w:t>Hay dos principales</w:t>
      </w:r>
      <w:r w:rsidR="000A0477">
        <w:t xml:space="preserve"> diferencia</w:t>
      </w:r>
      <w:r>
        <w:t>s</w:t>
      </w:r>
      <w:r w:rsidR="000A0477">
        <w:t xml:space="preserve"> (en términos de los mecanorreceptores) que existe entre la piel glabra y la piel con vello, aparte de la densidad y su relación con la resolución de la sensación ya mencionada,</w:t>
      </w:r>
      <w:r>
        <w:t xml:space="preserve"> una</w:t>
      </w:r>
      <w:r w:rsidR="000A0477">
        <w:t xml:space="preserve"> es la existencia de los llamados Folículos Pilosos, que inervan cada vello y responden al contacto ligero y vibraciones transmitidas desd</w:t>
      </w:r>
      <w:r>
        <w:t>e el exterior; la otra es la ausencia de Corpúsculos de Meissner, dado que son un mecanorreceptor exclusivo de la piel glabra.</w:t>
      </w:r>
    </w:p>
    <w:p w14:paraId="17D04A55" w14:textId="77777777" w:rsidR="00E407B4" w:rsidRDefault="00E407B4" w:rsidP="00C46BD0">
      <w:r>
        <w:t>Finalmente resta centrarnos en los aspectos funcionales de cada uno de los mecanorreceptores mencionados, principalmente en lo referente en para qué tipo de estímulos están especializados cada uno.</w:t>
      </w:r>
    </w:p>
    <w:p w14:paraId="39938314" w14:textId="5243CDF4" w:rsidR="00E407B4" w:rsidRDefault="00F72E6E" w:rsidP="003D1C9E">
      <w:pPr>
        <w:pStyle w:val="Prrafodelista"/>
        <w:numPr>
          <w:ilvl w:val="0"/>
          <w:numId w:val="27"/>
        </w:numPr>
        <w:ind w:left="567" w:hanging="283"/>
        <w:rPr>
          <w:b/>
        </w:rPr>
      </w:pPr>
      <w:r w:rsidRPr="00F72E6E">
        <w:rPr>
          <w:b/>
        </w:rPr>
        <w:t>Corpúsculos de Meissner:</w:t>
      </w:r>
      <w:r>
        <w:t xml:space="preserve"> </w:t>
      </w:r>
      <w:r w:rsidR="0007626A" w:rsidRPr="0007626A">
        <w:t xml:space="preserve">generan potenciales de acción de </w:t>
      </w:r>
      <w:r w:rsidR="0007626A" w:rsidRPr="003D1C9E">
        <w:rPr>
          <w:b/>
          <w:i/>
        </w:rPr>
        <w:t>adaptación rápida</w:t>
      </w:r>
      <w:r w:rsidR="0007626A" w:rsidRPr="0007626A">
        <w:t xml:space="preserve"> luego d</w:t>
      </w:r>
      <w:r w:rsidR="0025406A">
        <w:t xml:space="preserve">e una depresión cutánea mínima, </w:t>
      </w:r>
      <w:r w:rsidR="0007626A" w:rsidRPr="0007626A">
        <w:t>se ubican entre las papilas dérmicas inmediatamente por debajo</w:t>
      </w:r>
      <w:r w:rsidR="0057204F">
        <w:t xml:space="preserve"> de la epidermis de los dedos, las p</w:t>
      </w:r>
      <w:r w:rsidR="0007626A" w:rsidRPr="0007626A">
        <w:t xml:space="preserve">almas y las plantas. </w:t>
      </w:r>
      <w:r w:rsidR="0025406A">
        <w:t>S</w:t>
      </w:r>
      <w:r w:rsidR="0057204F">
        <w:t>on los mecanorr</w:t>
      </w:r>
      <w:r w:rsidR="0007626A" w:rsidRPr="0007626A">
        <w:t>eceptores más</w:t>
      </w:r>
      <w:r w:rsidR="0025406A">
        <w:t xml:space="preserve"> frecuentes de la piel glabra y</w:t>
      </w:r>
      <w:r w:rsidR="0007626A" w:rsidRPr="0007626A">
        <w:t xml:space="preserve"> las fibras aferentes de adaptación rápida que </w:t>
      </w:r>
      <w:r w:rsidR="0025406A">
        <w:t xml:space="preserve">los </w:t>
      </w:r>
      <w:r w:rsidR="0007626A" w:rsidRPr="0007626A">
        <w:t>inervan representan alre</w:t>
      </w:r>
      <w:r w:rsidR="0025406A">
        <w:t>dedor del 40% de la inervación s</w:t>
      </w:r>
      <w:r w:rsidR="0007626A" w:rsidRPr="0007626A">
        <w:t xml:space="preserve">ensitiva de la mano humana. Los corpúsculos de </w:t>
      </w:r>
      <w:r w:rsidR="003D1C9E" w:rsidRPr="003D1C9E">
        <w:t xml:space="preserve">Meissner </w:t>
      </w:r>
      <w:r w:rsidR="0007626A" w:rsidRPr="0007626A">
        <w:t>so</w:t>
      </w:r>
      <w:r w:rsidR="003D1C9E">
        <w:t>n muy eficientes para traducir respuestas a partir d</w:t>
      </w:r>
      <w:r w:rsidR="0025406A">
        <w:t>e</w:t>
      </w:r>
      <w:r w:rsidR="0007626A" w:rsidRPr="0007626A">
        <w:t xml:space="preserve"> vibraciones de frecuencias relativament</w:t>
      </w:r>
      <w:r w:rsidR="0025406A">
        <w:t>e bajas</w:t>
      </w:r>
      <w:r w:rsidR="003D1C9E">
        <w:t xml:space="preserve"> </w:t>
      </w:r>
      <w:r w:rsidR="0025406A">
        <w:t>(3</w:t>
      </w:r>
      <w:r w:rsidR="003D1C9E">
        <w:t xml:space="preserve"> Hz</w:t>
      </w:r>
      <w:r w:rsidR="0025406A">
        <w:t xml:space="preserve"> a 4</w:t>
      </w:r>
      <w:r w:rsidR="003D1C9E">
        <w:t>0 Hz</w:t>
      </w:r>
      <w:r w:rsidR="0025406A">
        <w:t>)</w:t>
      </w:r>
      <w:r w:rsidR="003D1C9E">
        <w:t>,</w:t>
      </w:r>
      <w:r w:rsidR="0007626A" w:rsidRPr="0007626A">
        <w:t xml:space="preserve"> que se desarrollan cuando se mueven a través de la piel </w:t>
      </w:r>
      <w:r w:rsidR="003D1C9E">
        <w:t>objetos textur</w:t>
      </w:r>
      <w:r w:rsidR="0007626A" w:rsidRPr="003D1C9E">
        <w:t>ados.</w:t>
      </w:r>
    </w:p>
    <w:p w14:paraId="12069EB2" w14:textId="22C1F6FB" w:rsidR="00F72E6E" w:rsidRPr="00F4648F" w:rsidRDefault="00F72E6E" w:rsidP="00F4648F">
      <w:pPr>
        <w:pStyle w:val="Prrafodelista"/>
        <w:numPr>
          <w:ilvl w:val="0"/>
          <w:numId w:val="27"/>
        </w:numPr>
        <w:ind w:left="567" w:hanging="283"/>
      </w:pPr>
      <w:r>
        <w:rPr>
          <w:b/>
        </w:rPr>
        <w:t>Discos de Merkel</w:t>
      </w:r>
      <w:r w:rsidRPr="00F72E6E">
        <w:rPr>
          <w:b/>
        </w:rPr>
        <w:t>:</w:t>
      </w:r>
      <w:r w:rsidRPr="003D1C9E">
        <w:rPr>
          <w:b/>
        </w:rPr>
        <w:t xml:space="preserve"> </w:t>
      </w:r>
      <w:r w:rsidR="0057204F">
        <w:t>l</w:t>
      </w:r>
      <w:r w:rsidR="00F4648F" w:rsidRPr="00F4648F">
        <w:t>o</w:t>
      </w:r>
      <w:r w:rsidR="0057204F">
        <w:t>s</w:t>
      </w:r>
      <w:r w:rsidR="00F4648F" w:rsidRPr="00F4648F">
        <w:t xml:space="preserve"> Discos de Merke</w:t>
      </w:r>
      <w:r w:rsidR="0057204F">
        <w:t>l se localizan en la epidermis y r</w:t>
      </w:r>
      <w:r w:rsidR="00F4648F" w:rsidRPr="00F4648F">
        <w:t xml:space="preserve">epresentan alrededor del 25% de los </w:t>
      </w:r>
      <w:r w:rsidR="0057204F">
        <w:t>mecanorr</w:t>
      </w:r>
      <w:r w:rsidR="0057204F" w:rsidRPr="0007626A">
        <w:t xml:space="preserve">eceptores </w:t>
      </w:r>
      <w:r w:rsidR="0057204F">
        <w:t>de la mano y</w:t>
      </w:r>
      <w:r w:rsidR="00F4648F" w:rsidRPr="00F4648F">
        <w:t xml:space="preserve"> son particularmente densos en las yemas de los dedos, los labios y los genitales externos. </w:t>
      </w:r>
      <w:r w:rsidR="0057204F">
        <w:t xml:space="preserve">Es un mecanorreceptor de </w:t>
      </w:r>
      <w:r w:rsidR="0057204F" w:rsidRPr="0057204F">
        <w:rPr>
          <w:b/>
          <w:i/>
        </w:rPr>
        <w:t>adaptación lenta</w:t>
      </w:r>
      <w:r w:rsidR="0057204F">
        <w:t xml:space="preserve"> y l</w:t>
      </w:r>
      <w:r w:rsidR="00F4648F" w:rsidRPr="00F4648F">
        <w:t xml:space="preserve">a estimulación selectiva produce una sensación de presión leve. Estas propiedades </w:t>
      </w:r>
      <w:r w:rsidR="0057204F">
        <w:t>relacionan a los D</w:t>
      </w:r>
      <w:r w:rsidR="00F4648F" w:rsidRPr="00F4648F">
        <w:t xml:space="preserve">iscos de Merkel </w:t>
      </w:r>
      <w:r w:rsidR="0057204F">
        <w:t>con</w:t>
      </w:r>
      <w:r w:rsidR="00F4648F" w:rsidRPr="00F4648F">
        <w:t xml:space="preserve"> la discriminación estática de forma</w:t>
      </w:r>
      <w:r w:rsidR="0057204F">
        <w:t>s</w:t>
      </w:r>
      <w:r w:rsidR="00F4648F" w:rsidRPr="00F4648F">
        <w:t>, bordes y texturas ásperas.</w:t>
      </w:r>
    </w:p>
    <w:p w14:paraId="7CFAB5CD" w14:textId="77B9B666" w:rsidR="006F7B05" w:rsidRPr="0025406A" w:rsidRDefault="006F7B05" w:rsidP="006F7B05">
      <w:pPr>
        <w:pStyle w:val="Prrafodelista"/>
        <w:numPr>
          <w:ilvl w:val="0"/>
          <w:numId w:val="27"/>
        </w:numPr>
        <w:ind w:left="567" w:hanging="283"/>
      </w:pPr>
      <w:r w:rsidRPr="00F72E6E">
        <w:rPr>
          <w:b/>
        </w:rPr>
        <w:t xml:space="preserve">Corpúsculos de </w:t>
      </w:r>
      <w:r>
        <w:rPr>
          <w:b/>
        </w:rPr>
        <w:t>Ruffini</w:t>
      </w:r>
      <w:r w:rsidRPr="00F72E6E">
        <w:rPr>
          <w:b/>
        </w:rPr>
        <w:t>:</w:t>
      </w:r>
      <w:r>
        <w:t xml:space="preserve"> </w:t>
      </w:r>
      <w:r w:rsidR="00224B33">
        <w:t xml:space="preserve">Es también un mecanorreceptor de </w:t>
      </w:r>
      <w:r w:rsidR="00224B33" w:rsidRPr="0057204F">
        <w:rPr>
          <w:b/>
          <w:i/>
        </w:rPr>
        <w:t>adaptación lenta</w:t>
      </w:r>
      <w:r w:rsidR="00224B33">
        <w:t>, d</w:t>
      </w:r>
      <w:r w:rsidR="0025406A">
        <w:t>e estructura fusiforme</w:t>
      </w:r>
      <w:r w:rsidR="00224B33">
        <w:t xml:space="preserve"> y alargada y</w:t>
      </w:r>
      <w:r w:rsidR="0025406A">
        <w:t xml:space="preserve"> s</w:t>
      </w:r>
      <w:r w:rsidR="0025406A" w:rsidRPr="0025406A">
        <w:t xml:space="preserve">e localizan </w:t>
      </w:r>
      <w:r w:rsidR="0025406A">
        <w:t xml:space="preserve">al nivel de dermis </w:t>
      </w:r>
      <w:r w:rsidR="00224B33">
        <w:t>de la piel, l</w:t>
      </w:r>
      <w:r w:rsidR="0025406A" w:rsidRPr="0025406A">
        <w:t xml:space="preserve">os ligamentos y los tendones. </w:t>
      </w:r>
      <w:r w:rsidR="00224B33">
        <w:t>S</w:t>
      </w:r>
      <w:r w:rsidR="0025406A" w:rsidRPr="0025406A">
        <w:t>uele tener una orientación paralela a las</w:t>
      </w:r>
      <w:r w:rsidR="00224B33">
        <w:t xml:space="preserve"> líneas de tensión de la piel, p</w:t>
      </w:r>
      <w:r w:rsidR="0025406A" w:rsidRPr="0025406A">
        <w:t>or lo tanto, son particularmente sens</w:t>
      </w:r>
      <w:r w:rsidR="00224B33">
        <w:t>ibles al estiramiento producido</w:t>
      </w:r>
      <w:r w:rsidR="0025406A" w:rsidRPr="0025406A">
        <w:t xml:space="preserve"> por los movimientos de los dedos o de las extremidades</w:t>
      </w:r>
      <w:r w:rsidR="00224B33">
        <w:t>. C</w:t>
      </w:r>
      <w:r w:rsidR="0025406A" w:rsidRPr="0025406A">
        <w:t>onstituyen alrededor del 20% de los receptores en la mano humana y no produce ninguna sensación táctil particular cuando se los estimula con la electricidad.</w:t>
      </w:r>
      <w:r w:rsidR="00224B33">
        <w:t xml:space="preserve"> La funcionalidad de estos mecanorreceptores encuentra su protagonismo en el sistema propioceptivo, dado que la información suministrada por ellos contribuye, junto con los receptores musculares, a proporcionar una representación precisa de la posición de los músculos y articulaciones, aportando fuertemente al control de posición.</w:t>
      </w:r>
    </w:p>
    <w:p w14:paraId="09FEE258" w14:textId="584655B2" w:rsidR="00F72E6E" w:rsidRDefault="00F72E6E" w:rsidP="003D1C9E">
      <w:pPr>
        <w:pStyle w:val="Prrafodelista"/>
        <w:numPr>
          <w:ilvl w:val="0"/>
          <w:numId w:val="27"/>
        </w:numPr>
        <w:ind w:left="567" w:hanging="283"/>
      </w:pPr>
      <w:r w:rsidRPr="00F72E6E">
        <w:rPr>
          <w:b/>
        </w:rPr>
        <w:t xml:space="preserve">Corpúsculos de </w:t>
      </w:r>
      <w:r>
        <w:rPr>
          <w:b/>
        </w:rPr>
        <w:t>Pacini</w:t>
      </w:r>
      <w:r w:rsidRPr="00F72E6E">
        <w:rPr>
          <w:b/>
        </w:rPr>
        <w:t>:</w:t>
      </w:r>
      <w:r w:rsidR="003D1C9E">
        <w:rPr>
          <w:b/>
        </w:rPr>
        <w:t xml:space="preserve"> </w:t>
      </w:r>
      <w:r w:rsidR="003D1C9E" w:rsidRPr="003D1C9E">
        <w:t xml:space="preserve">son terminaciones encapsuladas grandes localizadas en el tejido subcutáneo. </w:t>
      </w:r>
      <w:r w:rsidR="003D1C9E">
        <w:t>Funcionalmente actúa como filtro que permite só</w:t>
      </w:r>
      <w:r w:rsidR="003D1C9E" w:rsidRPr="003D1C9E">
        <w:t xml:space="preserve">lo que alteraciones transitorias de </w:t>
      </w:r>
      <w:r w:rsidR="003D1C9E" w:rsidRPr="003D1C9E">
        <w:lastRenderedPageBreak/>
        <w:t xml:space="preserve">alta frecuencia entre 250 y 350 Hz activen las terminaciones nerviosas. </w:t>
      </w:r>
      <w:r w:rsidR="006F7B05">
        <w:t xml:space="preserve">También son de </w:t>
      </w:r>
      <w:r w:rsidR="006F7B05" w:rsidRPr="006F7B05">
        <w:rPr>
          <w:b/>
          <w:i/>
        </w:rPr>
        <w:t>adaptación rápida</w:t>
      </w:r>
      <w:r w:rsidR="006F7B05">
        <w:t>, incluso más</w:t>
      </w:r>
      <w:r w:rsidR="003D1C9E" w:rsidRPr="003D1C9E">
        <w:t xml:space="preserve"> que los corpúsculos de Meissner y tienen un umbral de respuesta más bajo. Estos atributos sugieren que los corpúsculos de Pacini pa</w:t>
      </w:r>
      <w:r w:rsidR="006F7B05">
        <w:t>rticipan en la discriminación d</w:t>
      </w:r>
      <w:r w:rsidR="003D1C9E" w:rsidRPr="003D1C9E">
        <w:t>e l</w:t>
      </w:r>
      <w:r w:rsidR="006F7B05">
        <w:t>as texturas de superficie fina y</w:t>
      </w:r>
      <w:r w:rsidR="003D1C9E" w:rsidRPr="003D1C9E">
        <w:t xml:space="preserve"> </w:t>
      </w:r>
      <w:r w:rsidR="006F7B05">
        <w:t>estímulos en movimiento</w:t>
      </w:r>
      <w:r w:rsidR="003D1C9E" w:rsidRPr="003D1C9E">
        <w:t xml:space="preserve"> que producen una vibración de alta frecuencia de la piel. </w:t>
      </w:r>
      <w:r w:rsidR="006F7B05">
        <w:t>L</w:t>
      </w:r>
      <w:r w:rsidR="003D1C9E" w:rsidRPr="003D1C9E">
        <w:t>a estimulación de las fibras a</w:t>
      </w:r>
      <w:r w:rsidR="006F7B05">
        <w:t>ferentes de los corpúsculos de P</w:t>
      </w:r>
      <w:r w:rsidR="003D1C9E" w:rsidRPr="003D1C9E">
        <w:t xml:space="preserve">acini en los seres humanos induce una sensación de </w:t>
      </w:r>
      <w:r w:rsidR="006F7B05">
        <w:t>vibración</w:t>
      </w:r>
      <w:r w:rsidR="003D1C9E" w:rsidRPr="003D1C9E">
        <w:t xml:space="preserve"> o cosquilleo. </w:t>
      </w:r>
      <w:r w:rsidR="006F7B05">
        <w:t>C</w:t>
      </w:r>
      <w:r w:rsidR="003D1C9E" w:rsidRPr="003D1C9E">
        <w:t>onstituyen</w:t>
      </w:r>
      <w:r w:rsidR="006F7B05">
        <w:t xml:space="preserve"> entre</w:t>
      </w:r>
      <w:r w:rsidR="003D1C9E" w:rsidRPr="003D1C9E">
        <w:t xml:space="preserve"> el 10 o 15% de los receptores </w:t>
      </w:r>
      <w:r w:rsidR="006F7B05">
        <w:t>de la mano y b</w:t>
      </w:r>
      <w:r w:rsidR="003D1C9E" w:rsidRPr="003D1C9E">
        <w:t>rindan información sobre todo de las características dinámicas de los estímulos mecánicos.</w:t>
      </w:r>
    </w:p>
    <w:p w14:paraId="0D737A1F" w14:textId="63ACC8AF" w:rsidR="00C46BD0" w:rsidRDefault="00AF172C" w:rsidP="00AF172C">
      <w:r>
        <w:t xml:space="preserve">Con una visión más detallada de las características del sistema con el que se debe interactuar externamente para lograr una realimentación sensorial exitosa, están dadas las condiciones para comprender el principio de funcionamiento de los Sistemas Hápticos actuales, así como sus ventajas y desventajas.    </w:t>
      </w:r>
    </w:p>
    <w:p w14:paraId="769BC6CD" w14:textId="77777777" w:rsidR="00AF172C" w:rsidRPr="00AF172C" w:rsidRDefault="00AF172C" w:rsidP="00AF172C">
      <w:pPr>
        <w:rPr>
          <w:sz w:val="16"/>
        </w:rPr>
      </w:pPr>
    </w:p>
    <w:p w14:paraId="25389CF2" w14:textId="41A23A2E" w:rsidR="007052ED" w:rsidRDefault="00EE3245" w:rsidP="007052ED">
      <w:pPr>
        <w:pStyle w:val="Ttulo3"/>
        <w:numPr>
          <w:ilvl w:val="2"/>
          <w:numId w:val="7"/>
        </w:numPr>
      </w:pPr>
      <w:r>
        <w:t>Los</w:t>
      </w:r>
      <w:r w:rsidR="007052ED">
        <w:t xml:space="preserve"> Sistemas Hápticos</w:t>
      </w:r>
    </w:p>
    <w:p w14:paraId="5F7ED20E" w14:textId="71DEDCDF" w:rsidR="000A562D" w:rsidRDefault="00F24389" w:rsidP="000A562D">
      <w:r>
        <w:t xml:space="preserve">El termino háptico fue mencionado en la literatura por primera vez en el año de 1931 en el campo de la psicología experimental. Este concepto proviene del griego </w:t>
      </w:r>
      <w:r w:rsidRPr="00F24389">
        <w:rPr>
          <w:i/>
        </w:rPr>
        <w:t>hapto / hapthesthai</w:t>
      </w:r>
      <w:r>
        <w:t xml:space="preserve">, interpretado como tocar, por ende, </w:t>
      </w:r>
      <w:r w:rsidR="000A562D">
        <w:t>es aplicado</w:t>
      </w:r>
      <w:r>
        <w:t xml:space="preserve"> para describir y comprender todo aquello basado </w:t>
      </w:r>
      <w:r w:rsidR="000A562D">
        <w:t>en</w:t>
      </w:r>
      <w:r>
        <w:t xml:space="preserve"> el sentido del tacto. </w:t>
      </w:r>
      <w:r w:rsidR="000A562D">
        <w:t xml:space="preserve">Se puede definir de manera formal a un sistema háptico como: </w:t>
      </w:r>
      <w:r w:rsidR="000A562D" w:rsidRPr="000A562D">
        <w:rPr>
          <w:b/>
          <w:i/>
        </w:rPr>
        <w:t>un disposit</w:t>
      </w:r>
      <w:r w:rsidR="000A562D">
        <w:rPr>
          <w:b/>
          <w:i/>
        </w:rPr>
        <w:t xml:space="preserve">ivo que permite </w:t>
      </w:r>
      <w:r w:rsidR="000A562D" w:rsidRPr="000A562D">
        <w:rPr>
          <w:b/>
          <w:i/>
        </w:rPr>
        <w:t>interactuar</w:t>
      </w:r>
      <w:r w:rsidR="000A562D">
        <w:rPr>
          <w:b/>
          <w:i/>
        </w:rPr>
        <w:t>,</w:t>
      </w:r>
      <w:r w:rsidR="000A562D" w:rsidRPr="000A562D">
        <w:rPr>
          <w:b/>
          <w:i/>
        </w:rPr>
        <w:t xml:space="preserve"> </w:t>
      </w:r>
      <w:r w:rsidR="000A562D">
        <w:rPr>
          <w:b/>
          <w:i/>
        </w:rPr>
        <w:t xml:space="preserve">tocar y/o sentir </w:t>
      </w:r>
      <w:r w:rsidR="000A562D" w:rsidRPr="000A562D">
        <w:rPr>
          <w:b/>
          <w:i/>
        </w:rPr>
        <w:t>un objeto</w:t>
      </w:r>
      <w:r w:rsidR="000A562D">
        <w:rPr>
          <w:b/>
          <w:i/>
        </w:rPr>
        <w:t xml:space="preserve"> físico</w:t>
      </w:r>
      <w:r w:rsidR="000A562D" w:rsidRPr="000A562D">
        <w:rPr>
          <w:b/>
          <w:i/>
        </w:rPr>
        <w:t xml:space="preserve"> que se encuentra en un medio virtual o en un entorno de</w:t>
      </w:r>
      <w:r w:rsidR="000A562D">
        <w:rPr>
          <w:b/>
          <w:i/>
        </w:rPr>
        <w:t>l</w:t>
      </w:r>
      <w:r w:rsidR="000A562D" w:rsidRPr="000A562D">
        <w:rPr>
          <w:b/>
          <w:i/>
        </w:rPr>
        <w:t xml:space="preserve"> tipo remoto</w:t>
      </w:r>
      <w:r w:rsidR="000A562D">
        <w:t xml:space="preserve">. </w:t>
      </w:r>
    </w:p>
    <w:p w14:paraId="25A664CC" w14:textId="231D3E5D" w:rsidR="000A562D" w:rsidRDefault="00F24389" w:rsidP="000A562D">
      <w:r>
        <w:t>En la actualidad existen diferentes sistemas hápticos que se encuentran ramificados o clasificados desde hace un tiempo en dos líneas. La primera de ellas se enfoca en los estímulos producidos por la retroalimentación de fuerza</w:t>
      </w:r>
      <w:r w:rsidR="00EE3245">
        <w:t xml:space="preserve"> obtenidos gracias al sistema ci</w:t>
      </w:r>
      <w:r>
        <w:t>nestésico, en donde el 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r w:rsidR="006E70CE">
        <w:t xml:space="preserve"> </w:t>
      </w:r>
      <w:r w:rsidR="006E70CE">
        <w:fldChar w:fldCharType="begin" w:fldLock="1"/>
      </w:r>
      <w:r w:rsidR="00452DD1">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1]","plainTextFormattedCitation":"[21]","previouslyFormattedCitation":"[21]"},"properties":{"noteIndex":0},"schema":"https://github.com/citation-style-language/schema/raw/master/csl-citation.json"}</w:instrText>
      </w:r>
      <w:r w:rsidR="006E70CE">
        <w:fldChar w:fldCharType="separate"/>
      </w:r>
      <w:r w:rsidR="006E70CE" w:rsidRPr="006E70CE">
        <w:rPr>
          <w:noProof/>
        </w:rPr>
        <w:t>[21]</w:t>
      </w:r>
      <w:r w:rsidR="006E70CE">
        <w:fldChar w:fldCharType="end"/>
      </w:r>
      <w:r w:rsidR="007C2189">
        <w:t>.</w:t>
      </w:r>
      <w:r w:rsidR="000A562D">
        <w:t xml:space="preserve"> </w:t>
      </w:r>
      <w:r w:rsidR="00EE3245">
        <w:t xml:space="preserve">Usualmente este tipo de sistemas están compuestos por exoesqueletos que </w:t>
      </w:r>
      <w:r w:rsidR="00EE3245" w:rsidRPr="00EE3245">
        <w:t>interactúan con el usuario por medio del intercambio de energía, estos sistemas tienden a limitar en un cierto grado los movimientos del usuario debido al espacio en el cual ejecutan un trabajo, además producen la trasferencia de fuerza por medio de un sistema de cables de tensión accionados por moto</w:t>
      </w:r>
      <w:r w:rsidR="00EE3245">
        <w:t>res y posicionadores</w:t>
      </w:r>
      <w:r w:rsidR="006E70CE">
        <w:t>, en la Fig.  (1-7) puede observarse un sistema háptico cinestésico aplicado a una mano</w:t>
      </w:r>
      <w:r w:rsidR="00EE3245" w:rsidRPr="00EE3245">
        <w:t>.</w:t>
      </w:r>
    </w:p>
    <w:p w14:paraId="6F85D7F6" w14:textId="77777777" w:rsidR="006E70CE" w:rsidRDefault="006E70CE" w:rsidP="006E70CE">
      <w:pPr>
        <w:ind w:firstLine="0"/>
      </w:pPr>
    </w:p>
    <w:p w14:paraId="34DA86A8" w14:textId="6BFED9B3" w:rsidR="00AD4A6B" w:rsidRDefault="00AD4A6B" w:rsidP="00AD4A6B">
      <w:pPr>
        <w:ind w:firstLine="0"/>
        <w:jc w:val="center"/>
      </w:pPr>
      <w:r>
        <w:rPr>
          <w:noProof/>
          <w:lang w:val="es-AR"/>
        </w:rPr>
        <w:lastRenderedPageBreak/>
        <w:drawing>
          <wp:inline distT="0" distB="0" distL="0" distR="0" wp14:anchorId="2AF28910" wp14:editId="51A806FE">
            <wp:extent cx="3133725" cy="20826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SIS - Figura 1-7.png"/>
                    <pic:cNvPicPr/>
                  </pic:nvPicPr>
                  <pic:blipFill>
                    <a:blip r:embed="rId42">
                      <a:extLst>
                        <a:ext uri="{28A0092B-C50C-407E-A947-70E740481C1C}">
                          <a14:useLocalDpi xmlns:a14="http://schemas.microsoft.com/office/drawing/2010/main" val="0"/>
                        </a:ext>
                      </a:extLst>
                    </a:blip>
                    <a:stretch>
                      <a:fillRect/>
                    </a:stretch>
                  </pic:blipFill>
                  <pic:spPr>
                    <a:xfrm>
                      <a:off x="0" y="0"/>
                      <a:ext cx="3145704" cy="2090582"/>
                    </a:xfrm>
                    <a:prstGeom prst="rect">
                      <a:avLst/>
                    </a:prstGeom>
                  </pic:spPr>
                </pic:pic>
              </a:graphicData>
            </a:graphic>
          </wp:inline>
        </w:drawing>
      </w:r>
    </w:p>
    <w:p w14:paraId="304A8F54" w14:textId="0CD1D90C" w:rsidR="00AD4A6B" w:rsidRDefault="00AD4A6B" w:rsidP="00AD4A6B">
      <w:pPr>
        <w:ind w:firstLine="0"/>
        <w:jc w:val="center"/>
      </w:pPr>
      <w:r>
        <w:rPr>
          <w:i/>
          <w:iCs/>
          <w:color w:val="000000" w:themeColor="text1"/>
          <w:sz w:val="22"/>
          <w:szCs w:val="22"/>
        </w:rPr>
        <w:t>Figura 1-7</w:t>
      </w:r>
      <w:r w:rsidRPr="4CA20F83">
        <w:rPr>
          <w:i/>
          <w:iCs/>
          <w:color w:val="000000" w:themeColor="text1"/>
          <w:sz w:val="22"/>
          <w:szCs w:val="22"/>
        </w:rPr>
        <w:t>:</w:t>
      </w:r>
      <w:r>
        <w:rPr>
          <w:color w:val="000000" w:themeColor="text1"/>
          <w:sz w:val="22"/>
          <w:szCs w:val="22"/>
        </w:rPr>
        <w:t xml:space="preserve"> Sistema háptico “Cybergrasp” aplicado a una mano derecha (Fuente: referencia </w:t>
      </w:r>
      <w:r>
        <w:fldChar w:fldCharType="begin" w:fldLock="1"/>
      </w:r>
      <w:r w:rsidR="00452DD1">
        <w:instrText>ADDIN CSL_CITATION {"citationItems":[{"id":"ITEM-1","itemData":{"author":[{"dropping-particle":"","family":"Valencia","given":"David Escobar","non-dropping-particle":"","parse-names":false,"suffix":""}],"id":"ITEM-1","issue":"1","issued":{"date-parts":[["2018"]]},"page":"47-54","title":"Sistemas h ´ apticos : Una revisi ´ on Haptic systems : A review","type":"article-journal","volume":"10"},"uris":["http://www.mendeley.com/documents/?uuid=69926a8d-2d44-4d15-9a5e-93601beb6557"]}],"mendeley":{"formattedCitation":"[21]","plainTextFormattedCitation":"[21]","previouslyFormattedCitation":"[21]"},"properties":{"noteIndex":0},"schema":"https://github.com/citation-style-language/schema/raw/master/csl-citation.json"}</w:instrText>
      </w:r>
      <w:r>
        <w:fldChar w:fldCharType="separate"/>
      </w:r>
      <w:r w:rsidRPr="006E70CE">
        <w:rPr>
          <w:noProof/>
        </w:rPr>
        <w:t>[21]</w:t>
      </w:r>
      <w:r>
        <w:fldChar w:fldCharType="end"/>
      </w:r>
      <w:r>
        <w:t>)</w:t>
      </w:r>
    </w:p>
    <w:p w14:paraId="53DECA34" w14:textId="77777777" w:rsidR="00AD4A6B" w:rsidRPr="00C32090" w:rsidRDefault="00AD4A6B" w:rsidP="00AD4A6B">
      <w:pPr>
        <w:ind w:firstLine="0"/>
        <w:jc w:val="center"/>
        <w:rPr>
          <w:sz w:val="8"/>
        </w:rPr>
      </w:pPr>
    </w:p>
    <w:p w14:paraId="0F72A201" w14:textId="5DDC7694" w:rsidR="00F24389" w:rsidRDefault="00F24389" w:rsidP="000A562D">
      <w:r>
        <w:t>La segunda línea de clasificación involucra a los mecano</w:t>
      </w:r>
      <w:r w:rsidR="00EE3245">
        <w:t>r</w:t>
      </w:r>
      <w:r>
        <w:t xml:space="preserve">receptores </w:t>
      </w:r>
      <w:r w:rsidR="00EE3245">
        <w:t>táctiles</w:t>
      </w:r>
      <w:r>
        <w:t xml:space="preserve">, </w:t>
      </w:r>
      <w:r w:rsidR="00EE3245">
        <w:t>que pueden ser</w:t>
      </w:r>
      <w:r>
        <w:t xml:space="preserve"> excitados </w:t>
      </w:r>
      <w:r w:rsidR="00EE3245">
        <w:t>por distintos métodos, siendo la transmisión de vibraciones</w:t>
      </w:r>
      <w:r w:rsidR="00AD4A6B">
        <w:t>, presión</w:t>
      </w:r>
      <w:r w:rsidR="00EE3245">
        <w:t xml:space="preserve"> y la electroestimulación los más utilizados,</w:t>
      </w:r>
      <w:r>
        <w:t xml:space="preserve"> el propósito de </w:t>
      </w:r>
      <w:r w:rsidR="00EE3245">
        <w:t>estas técnicas</w:t>
      </w:r>
      <w:r>
        <w:t xml:space="preserve"> es generar una señal de forma controlada para producir una </w:t>
      </w:r>
      <w:r w:rsidR="00EE3245">
        <w:t>sensación táctil realista o en su defecto, lo más lineal al fenómeno con el que esta interactuando</w:t>
      </w:r>
      <w:r>
        <w:t>.</w:t>
      </w:r>
    </w:p>
    <w:p w14:paraId="25001D36" w14:textId="6367B65D" w:rsidR="00AD4A6B" w:rsidRDefault="00AD4A6B" w:rsidP="000A562D">
      <w:r>
        <w:t>Los sistemas que trabajan sobre los mecanorreceptores, están usualmente aplicados sobre la mano, valiéndose de gran presencia de los mismos en esta región y permite brindarle al usuario información sobre texturas, rugosidad y forma. Este tipo de tecnología tiene un gran campo de aplicación en la realidad virtual, en la que combinada con estímulos de visión y audición, puede embeber al usuario en situaciones controladas para distintas aplicaciones (entrenamiento, rehabilitación, entretenimiento, etc).</w:t>
      </w:r>
    </w:p>
    <w:p w14:paraId="4ED6F727" w14:textId="77777777" w:rsidR="005C2252" w:rsidRDefault="00452DD1" w:rsidP="000A562D">
      <w:r>
        <w:t xml:space="preserve">Es posible trabajar sobre electroestimulación de mecanorreceptores son diversas estrategias, ya sea desde la forma de onda de electroestimulación, si se realiza una electroestimulación por tensión o por corriente, o mediante el arreglo de electrodos a utilizar, explorando estas variables pueden generarse distintos resultados. </w:t>
      </w:r>
    </w:p>
    <w:p w14:paraId="1427F396" w14:textId="0FA5FA12" w:rsidR="000A562D" w:rsidRDefault="00452DD1" w:rsidP="005C2252">
      <w:r>
        <w:t xml:space="preserve">Por ejemplo, en </w:t>
      </w:r>
      <w:r>
        <w:fldChar w:fldCharType="begin" w:fldLock="1"/>
      </w:r>
      <w:r>
        <w:instrText>ADDIN CSL_CITATION {"citationItems":[{"id":"ITEM-1","itemData":{"ISBN":"9781479964666","author":[{"dropping-particle":"","family":"Pamungkas","given":"Daniel","non-dropping-particle":"","parse-names":false,"suffix":""},{"dropping-particle":"","family":"Ward","given":"Koren","non-dropping-particle":"","parse-names":false,"suffix":""}],"id":"ITEM-1","issued":{"date-parts":[["2015"]]},"page":"295-299","title":"Tactile Sensing System Using Electro-tactile Feedback","type":"article-journal"},"uris":["http://www.mendeley.com/documents/?uuid=76db47ba-f663-4f1f-8576-7325b18801a9"]}],"mendeley":{"formattedCitation":"[22]","plainTextFormattedCitation":"[22]","previouslyFormattedCitation":"[22]"},"properties":{"noteIndex":0},"schema":"https://github.com/citation-style-language/schema/raw/master/csl-citation.json"}</w:instrText>
      </w:r>
      <w:r>
        <w:fldChar w:fldCharType="separate"/>
      </w:r>
      <w:r w:rsidRPr="00452DD1">
        <w:rPr>
          <w:noProof/>
        </w:rPr>
        <w:t>[22]</w:t>
      </w:r>
      <w:r>
        <w:fldChar w:fldCharType="end"/>
      </w:r>
      <w:r>
        <w:t xml:space="preserve"> se electroestimula con una par de electrodos sobre el dorso de la mano, que corresponde a piel con vello, para la generación de sensaciones de rugosid</w:t>
      </w:r>
      <w:r w:rsidR="005C2252">
        <w:t>ad sobre distintos materiales. E</w:t>
      </w:r>
      <w:r>
        <w:t xml:space="preserve">n el caso de </w:t>
      </w:r>
      <w:r>
        <w:fldChar w:fldCharType="begin" w:fldLock="1"/>
      </w:r>
      <w:r w:rsidR="005C2252">
        <w:instrText>ADDIN CSL_CITATION {"citationItems":[{"id":"ITEM-1","itemData":{"ISBN":"9781424468225","author":[{"dropping-particle":"","family":"Sato","given":"Katsunari","non-dropping-particle":"","parse-names":false,"suffix":""},{"dropping-particle":"","family":"Tachi","given":"Susumu","non-dropping-particle":"","parse-names":false,"suffix":""}],"id":"ITEM-1","issued":{"date-parts":[["2010"]]},"page":"121-128","title":"Design of Electrotactile Stimulation to Represent Distribution of Force Vectors","type":"article-journal"},"uris":["http://www.mendeley.com/documents/?uuid=92330970-b76d-400a-bbe8-99e2597f9d0e"]}],"mendeley":{"formattedCitation":"[23]","plainTextFormattedCitation":"[23]","previouslyFormattedCitation":"[23]"},"properties":{"noteIndex":0},"schema":"https://github.com/citation-style-language/schema/raw/master/csl-citation.json"}</w:instrText>
      </w:r>
      <w:r>
        <w:fldChar w:fldCharType="separate"/>
      </w:r>
      <w:r w:rsidRPr="00452DD1">
        <w:rPr>
          <w:noProof/>
        </w:rPr>
        <w:t>[23]</w:t>
      </w:r>
      <w:r>
        <w:fldChar w:fldCharType="end"/>
      </w:r>
      <w:r>
        <w:t xml:space="preserve"> se hace uso de un arreglo de electrodos pequeños y una formas de onda específicas para la </w:t>
      </w:r>
      <w:r w:rsidR="00DD3CE6">
        <w:t>representación de vectores de fuerzas en la yema de los dedos, a fin de poder transmitir tacto activo de gran resolución</w:t>
      </w:r>
      <w:r w:rsidR="005C2252">
        <w:t xml:space="preserve">. En el desarrollo detallado en </w:t>
      </w:r>
      <w:r w:rsidR="005C2252">
        <w:fldChar w:fldCharType="begin" w:fldLock="1"/>
      </w:r>
      <w:r w:rsidR="00DB75F2">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mendeley":{"formattedCitation":"[24]","plainTextFormattedCitation":"[24]","previouslyFormattedCitation":"[24]"},"properties":{"noteIndex":0},"schema":"https://github.com/citation-style-language/schema/raw/master/csl-citation.json"}</w:instrText>
      </w:r>
      <w:r w:rsidR="005C2252">
        <w:fldChar w:fldCharType="separate"/>
      </w:r>
      <w:r w:rsidR="005C2252" w:rsidRPr="005C2252">
        <w:rPr>
          <w:noProof/>
        </w:rPr>
        <w:t>[24]</w:t>
      </w:r>
      <w:r w:rsidR="005C2252">
        <w:fldChar w:fldCharType="end"/>
      </w:r>
      <w:r w:rsidR="005C2252">
        <w:t xml:space="preserve"> se utiliza electroestimulación para lograr producir texto digital en Braille para no videntes, el sistema está </w:t>
      </w:r>
      <w:r w:rsidR="005C2252">
        <w:lastRenderedPageBreak/>
        <w:t>nuevamente aplicado a la yema de los dedos y sus implicancias desde el punto de la tecnología inclusiva es notable.</w:t>
      </w:r>
    </w:p>
    <w:p w14:paraId="4B4A1064" w14:textId="723F45FC" w:rsidR="00E93B0E" w:rsidRDefault="005C2252" w:rsidP="005C2252">
      <w:pPr>
        <w:pStyle w:val="Ttulo4"/>
        <w:numPr>
          <w:ilvl w:val="3"/>
          <w:numId w:val="7"/>
        </w:numPr>
      </w:pPr>
      <w:r>
        <w:t>Sistemas hápticos aplicados a</w:t>
      </w:r>
      <w:r w:rsidR="007052ED">
        <w:t xml:space="preserve"> </w:t>
      </w:r>
      <w:r w:rsidR="001D637F">
        <w:t>prótesis de miembro superior</w:t>
      </w:r>
    </w:p>
    <w:p w14:paraId="26B4D5A5" w14:textId="36B4852B" w:rsidR="007052ED" w:rsidRDefault="00C83155" w:rsidP="007052ED">
      <w:r>
        <w:t xml:space="preserve">El desarrollo de tecnología que permitan realizar una realimentación </w:t>
      </w:r>
      <w:r w:rsidR="00DB75F2">
        <w:t>táctil</w:t>
      </w:r>
      <w:r>
        <w:t xml:space="preserve"> aplicado a </w:t>
      </w:r>
      <w:r w:rsidR="00DB75F2">
        <w:t>prótesis</w:t>
      </w:r>
      <w:r>
        <w:t xml:space="preserve">, tanto de miembro superior como inferior, se remonta a los orígenes de las </w:t>
      </w:r>
      <w:r w:rsidR="00DB75F2">
        <w:t>prótesis</w:t>
      </w:r>
      <w:r>
        <w:t xml:space="preserve"> en </w:t>
      </w:r>
      <w:r w:rsidR="00DB75F2">
        <w:t>sí</w:t>
      </w:r>
      <w:r>
        <w:t xml:space="preserve">, incluso existen varias patentes aprobadas sobre diversas implementaciones en este sentido </w:t>
      </w:r>
      <w:r w:rsidR="00DB75F2">
        <w:fldChar w:fldCharType="begin" w:fldLock="1"/>
      </w:r>
      <w:r w:rsidR="00971E9B">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5]","plainTextFormattedCitation":"[25]","previouslyFormattedCitation":"[25]"},"properties":{"noteIndex":0},"schema":"https://github.com/citation-style-language/schema/raw/master/csl-citation.json"}</w:instrText>
      </w:r>
      <w:r w:rsidR="00DB75F2">
        <w:fldChar w:fldCharType="separate"/>
      </w:r>
      <w:r w:rsidR="00DB75F2" w:rsidRPr="00DB75F2">
        <w:rPr>
          <w:noProof/>
        </w:rPr>
        <w:t>[25]</w:t>
      </w:r>
      <w:r w:rsidR="00DB75F2">
        <w:fldChar w:fldCharType="end"/>
      </w:r>
      <w:r w:rsidR="00DB75F2">
        <w:t>. Sin embargo es una realidad que muy pocos de estas aplicaciones han llegado a dispositivos disponibles comercialmente.</w:t>
      </w:r>
    </w:p>
    <w:p w14:paraId="18C8B047" w14:textId="77777777" w:rsidR="00A73625" w:rsidRDefault="006C7ECD" w:rsidP="00A73625">
      <w:r>
        <w:t>Como ya se ha mencionado precedentemente, la vinculación a un dispositivo prostético puede darse por técnicas invasivas  o no invasivas, usualmente las primeras conllevan ciertos riesgos y someten al usuario necesariamente a algún tipo de intervención quirúrgica que reduce la practicidad de la aplicación de cierta tecnología</w:t>
      </w:r>
      <w:r w:rsidR="00A73625">
        <w:t>, por lo menos en un dispositivo disponible comercialmente</w:t>
      </w:r>
      <w:r>
        <w:t>.</w:t>
      </w:r>
    </w:p>
    <w:p w14:paraId="1E20C563" w14:textId="1F100907" w:rsidR="00A73625" w:rsidRDefault="00A73625" w:rsidP="00A73625">
      <w:r>
        <w:t>Por su parte la generación de una realimentación sensorial, asociada o no a una prótesis, no será otra cosa que un sensor de alguna magnitud dimensional del campo háptico (presión, fuerza, textura, etc.), conectado a un sistema que se encuentra adquiriendo datos de dicho sensor y que controla un actuador que, por diversos principios dependiendo de su naturaleza (vibración, sonido, presión, electroestimulación, etc.) estimulará al usuario con una perturbación proporcional a la magnitud sensada. Un sistema genérico de estimulación de estas características, podrá ser invasivo o no invasivo, en función de bajo qué principio y con qué tipos de actuador generé el estímulo háptico.</w:t>
      </w:r>
      <w:r w:rsidR="00D9114A">
        <w:t xml:space="preserve"> En la Fig. (1-8) se exponen distintos tipos de actuadores que se utilizan para realimentación tanto invasiva como no invasiva</w:t>
      </w:r>
      <w:r w:rsidR="00971E9B">
        <w:t xml:space="preserve"> </w:t>
      </w:r>
      <w:r w:rsidR="00971E9B">
        <w:fldChar w:fldCharType="begin" w:fldLock="1"/>
      </w:r>
      <w:r w:rsidR="00BE3EE0">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6]","plainTextFormattedCitation":"[26]","previouslyFormattedCitation":"[26]"},"properties":{"noteIndex":0},"schema":"https://github.com/citation-style-language/schema/raw/master/csl-citation.json"}</w:instrText>
      </w:r>
      <w:r w:rsidR="00971E9B">
        <w:fldChar w:fldCharType="separate"/>
      </w:r>
      <w:r w:rsidR="00971E9B" w:rsidRPr="00971E9B">
        <w:rPr>
          <w:noProof/>
        </w:rPr>
        <w:t>[26]</w:t>
      </w:r>
      <w:r w:rsidR="00971E9B">
        <w:fldChar w:fldCharType="end"/>
      </w:r>
      <w:r w:rsidR="00D9114A">
        <w:t>.</w:t>
      </w:r>
    </w:p>
    <w:p w14:paraId="23038BC6" w14:textId="74EB53ED" w:rsidR="00971E9B" w:rsidRDefault="00971E9B" w:rsidP="00971E9B">
      <w:r>
        <w:t>Hoy en día la técnica de realimentación mediante actuadores de vibración es de las pocas que integra prótesis disponibles comercialmente, con un esquema como el de la Fig. (1-9) permite obtener información táctil mediante su traducción en la intensidad de una vibración, aplicada mediante una almohadilla interna en el soporte de la prótesis, esta estimulación logra brindar al usuario información sobre el contacto con un objeto y la intensidad de la fuerza ejercida</w:t>
      </w:r>
      <w:r w:rsidR="00BE3EE0">
        <w:t xml:space="preserve"> </w:t>
      </w:r>
      <w:r w:rsidR="00BE3EE0">
        <w:fldChar w:fldCharType="begin" w:fldLock="1"/>
      </w:r>
      <w:r w:rsidR="00BE3EE0">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10]","plainTextFormattedCitation":"[10]","previouslyFormattedCitation":"[10]"},"properties":{"noteIndex":0},"schema":"https://github.com/citation-style-language/schema/raw/master/csl-citation.json"}</w:instrText>
      </w:r>
      <w:r w:rsidR="00BE3EE0">
        <w:fldChar w:fldCharType="separate"/>
      </w:r>
      <w:r w:rsidR="00BE3EE0" w:rsidRPr="00BE3EE0">
        <w:rPr>
          <w:noProof/>
        </w:rPr>
        <w:t>[10]</w:t>
      </w:r>
      <w:r w:rsidR="00BE3EE0">
        <w:fldChar w:fldCharType="end"/>
      </w:r>
      <w:r>
        <w:t>.</w:t>
      </w:r>
    </w:p>
    <w:p w14:paraId="54F3AB68" w14:textId="77777777" w:rsidR="00971E9B" w:rsidRDefault="00971E9B" w:rsidP="00A73625"/>
    <w:p w14:paraId="0AC8287C" w14:textId="6AAB0717" w:rsidR="00DB75F2" w:rsidRDefault="00D9114A" w:rsidP="00971E9B">
      <w:pPr>
        <w:jc w:val="center"/>
      </w:pPr>
      <w:r>
        <w:rPr>
          <w:noProof/>
          <w:lang w:val="es-AR"/>
        </w:rPr>
        <w:lastRenderedPageBreak/>
        <w:drawing>
          <wp:inline distT="0" distB="0" distL="0" distR="0" wp14:anchorId="2616C469" wp14:editId="2B6C093C">
            <wp:extent cx="4379952" cy="3533775"/>
            <wp:effectExtent l="19050" t="19050" r="2095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IS - Figura 1-8.png"/>
                    <pic:cNvPicPr/>
                  </pic:nvPicPr>
                  <pic:blipFill>
                    <a:blip r:embed="rId43">
                      <a:extLst>
                        <a:ext uri="{28A0092B-C50C-407E-A947-70E740481C1C}">
                          <a14:useLocalDpi xmlns:a14="http://schemas.microsoft.com/office/drawing/2010/main" val="0"/>
                        </a:ext>
                      </a:extLst>
                    </a:blip>
                    <a:stretch>
                      <a:fillRect/>
                    </a:stretch>
                  </pic:blipFill>
                  <pic:spPr>
                    <a:xfrm>
                      <a:off x="0" y="0"/>
                      <a:ext cx="4408146" cy="3556522"/>
                    </a:xfrm>
                    <a:prstGeom prst="rect">
                      <a:avLst/>
                    </a:prstGeom>
                    <a:ln w="9525">
                      <a:solidFill>
                        <a:schemeClr val="tx1"/>
                      </a:solidFill>
                    </a:ln>
                  </pic:spPr>
                </pic:pic>
              </a:graphicData>
            </a:graphic>
          </wp:inline>
        </w:drawing>
      </w:r>
    </w:p>
    <w:p w14:paraId="5349DC92" w14:textId="2C60EF6F" w:rsidR="00DB75F2" w:rsidRDefault="00DB75F2" w:rsidP="00DB75F2">
      <w:pPr>
        <w:ind w:firstLine="0"/>
        <w:jc w:val="center"/>
      </w:pPr>
      <w:r>
        <w:rPr>
          <w:i/>
          <w:iCs/>
          <w:color w:val="000000" w:themeColor="text1"/>
          <w:sz w:val="22"/>
          <w:szCs w:val="22"/>
        </w:rPr>
        <w:t>Figura 1-8</w:t>
      </w:r>
      <w:r w:rsidRPr="4CA20F83">
        <w:rPr>
          <w:i/>
          <w:iCs/>
          <w:color w:val="000000" w:themeColor="text1"/>
          <w:sz w:val="22"/>
          <w:szCs w:val="22"/>
        </w:rPr>
        <w:t>:</w:t>
      </w:r>
      <w:r>
        <w:rPr>
          <w:color w:val="000000" w:themeColor="text1"/>
          <w:sz w:val="22"/>
          <w:szCs w:val="22"/>
        </w:rPr>
        <w:t xml:space="preserve"> </w:t>
      </w:r>
      <w:r w:rsidR="00971E9B">
        <w:rPr>
          <w:color w:val="000000" w:themeColor="text1"/>
          <w:sz w:val="22"/>
          <w:szCs w:val="22"/>
        </w:rPr>
        <w:t>(a) Actuadores utilizador en estimulaciones no invasivas (transcutaneas), proponiendo distintas técnicas para generar respuesta en los mecanorreceptores de la pial del muñón u otras zonas seleccionadas; (b) Electrodos utilizados en técnicas No invasivas, de esta manera se logra estimular de manera individual un nervio en particular, logrando sensaciones más univocas y mejor definidas.</w:t>
      </w:r>
      <w:r>
        <w:rPr>
          <w:color w:val="000000" w:themeColor="text1"/>
          <w:sz w:val="22"/>
          <w:szCs w:val="22"/>
        </w:rPr>
        <w:t xml:space="preserve"> (Fuente: referencia </w:t>
      </w:r>
      <w:r w:rsidR="00971E9B">
        <w:fldChar w:fldCharType="begin" w:fldLock="1"/>
      </w:r>
      <w:r w:rsidR="00BE3EE0">
        <w:instrText>ADDIN CSL_CITATION {"citationItems":[{"id":"ITEM-1","itemData":{"DOI":"10.1007/s10439-020-02678-8","ISSN":"15739686","PMID":"33140242","abstract":"Current developments being made in upper limb prostheses are focused on replacing lost sensory information to the amputees. Providing sensory stimulation from the prosthesis can directly improve control over the prosthetic and provide a sense of body ownership. The focus of this review article is on recent developments while including foundational knowledge for some of the critical concepts in neural prostheses. Reported concepts follow the flow of information from sensors to signal processing, with emphasis on texture recognition, and then to sensory stimulation strategies that reestablish the lost sensory feedback loop. Prosthetic sensors are used to detect the physical environment, converting pressure, force, and position into electrical signals. The electrical signals can then be processed in an effort to identify the surrounding environment using distinctive characteristics such as stiffness and texture. In order for the amputee to use this information in a natural manner, there must be real-time sensory stimulation, perception, and motor control of the prosthesis. Although truly complete sensory replacement has not yet been realized, some basic percepts can be partially restored, allowing progress towards a more realistic prosthesis with natural sensations.","author":[{"dropping-particle":"","family":"Masteller","given":"Andrew","non-dropping-particle":"","parse-names":false,"suffix":""},{"dropping-particle":"","family":"Sankar","given":"Sriramana","non-dropping-particle":"","parse-names":false,"suffix":""},{"dropping-particle":"","family":"Kim","given":"Han Biehn","non-dropping-particle":"","parse-names":false,"suffix":""},{"dropping-particle":"","family":"Ding","given":"Keqin","non-dropping-particle":"","parse-names":false,"suffix":""},{"dropping-particle":"","family":"Liu","given":"Xiaogang","non-dropping-particle":"","parse-names":false,"suffix":""},{"dropping-particle":"","family":"All","given":"Angelo H.","non-dropping-particle":"","parse-names":false,"suffix":""}],"container-title":"Annals of Biomedical Engineering","id":"ITEM-1","issue":"1","issued":{"date-parts":[["2021"]]},"page":"57-74","publisher":"Springer International Publishing","title":"Recent Developments in Prosthesis Sensors, Texture Recognition, and Sensory Stimulation for Upper Limb Prostheses","type":"article-journal","volume":"49"},"uris":["http://www.mendeley.com/documents/?uuid=edf7b591-7dc1-4907-86f9-f30c062df273"]}],"mendeley":{"formattedCitation":"[26]","plainTextFormattedCitation":"[26]","previouslyFormattedCitation":"[26]"},"properties":{"noteIndex":0},"schema":"https://github.com/citation-style-language/schema/raw/master/csl-citation.json"}</w:instrText>
      </w:r>
      <w:r w:rsidR="00971E9B">
        <w:fldChar w:fldCharType="separate"/>
      </w:r>
      <w:r w:rsidR="00971E9B" w:rsidRPr="00971E9B">
        <w:rPr>
          <w:noProof/>
        </w:rPr>
        <w:t>[26]</w:t>
      </w:r>
      <w:r w:rsidR="00971E9B">
        <w:fldChar w:fldCharType="end"/>
      </w:r>
      <w:r>
        <w:t>)</w:t>
      </w:r>
    </w:p>
    <w:p w14:paraId="318C7772" w14:textId="77777777" w:rsidR="00DB75F2" w:rsidRPr="00BE3EE0" w:rsidRDefault="00DB75F2" w:rsidP="00DB75F2">
      <w:pPr>
        <w:rPr>
          <w:sz w:val="14"/>
        </w:rPr>
      </w:pPr>
    </w:p>
    <w:p w14:paraId="0ECE2F49" w14:textId="22EB4F16" w:rsidR="00BE3EE0" w:rsidRDefault="00BE3EE0" w:rsidP="00DB75F2">
      <w:r>
        <w:t xml:space="preserve">En la Fig. (1-8) no se presenta el actuador sonoro, que también es una opción que se ha aplicado en algunos trabajos de investigación, a fin de realimentación suplementaria a la visual, y que mediante la emisión de un sonido proporcional, enviar al usuario información sobre el contacto con un objeto y la intensidad de la fuerza de contacto con el mismo </w:t>
      </w:r>
      <w:r>
        <w:fldChar w:fldCharType="begin" w:fldLock="1"/>
      </w:r>
      <w:r w:rsidR="004670A8">
        <w:instrText>ADDIN CSL_CITATION {"citationItems":[{"id":"ITEM-1","itemData":{"DOI":"10.3389/fnins.2020.00345","ISSN":"1662453X","abstract":"This manuscript reviews historical and recent studies that focus on supplementary sensory feedback for use in upper limb prostheses. It shows that the inability of many studies to speak to the issue of meaningful performance improvements in real-life scenarios is caused by the complexity of the interactions of supplementary sensory feedback with other types of feedback along with other portions of the motor control process. To do this, the present manuscript frames the question of supplementary feedback from the perspective of computational motor control, providing a brief review of the main advances in that field over the last 20 years. It then separates the studies on the closed-loop prosthesis control into distinct categories, which are defined by relating the impact of feedback to the relevant components of the motor control framework, and reviews the work that has been done over the last 50+ years in each of those categories. It ends with a discussion of the studies, along with suggestions for experimental construction and connections with other areas of research, such as machine learning.","author":[{"dropping-particle":"","family":"Sensinger","given":"Jonathon W.","non-dropping-particle":"","parse-names":false,"suffix":""},{"dropping-particle":"","family":"Dosen","given":"Strahinja","non-dropping-particle":"","parse-names":false,"suffix":""}],"container-title":"Frontiers in Neuroscience","id":"ITEM-1","issue":"June","issued":{"date-parts":[["2020"]]},"page":"1-24","title":"A Review of Sensory Feedback in Upper-Limb Prostheses From the Perspective of Human Motor Control","type":"article-journal","volume":"14"},"uris":["http://www.mendeley.com/documents/?uuid=79817750-d61f-4b35-85fb-6abdb3bfe3d7"]}],"mendeley":{"formattedCitation":"[25]","plainTextFormattedCitation":"[25]","previouslyFormattedCitation":"[25]"},"properties":{"noteIndex":0},"schema":"https://github.com/citation-style-language/schema/raw/master/csl-citation.json"}</w:instrText>
      </w:r>
      <w:r>
        <w:fldChar w:fldCharType="separate"/>
      </w:r>
      <w:r w:rsidRPr="00BE3EE0">
        <w:rPr>
          <w:noProof/>
        </w:rPr>
        <w:t>[25]</w:t>
      </w:r>
      <w:r>
        <w:fldChar w:fldCharType="end"/>
      </w:r>
      <w:r>
        <w:t>.</w:t>
      </w:r>
    </w:p>
    <w:p w14:paraId="23CCC6C9" w14:textId="5CD61B72" w:rsidR="00BE3EE0" w:rsidRDefault="00BE3EE0" w:rsidP="00BE3EE0">
      <w:pPr>
        <w:ind w:firstLine="0"/>
      </w:pPr>
      <w:r>
        <w:rPr>
          <w:noProof/>
          <w:lang w:val="es-AR"/>
        </w:rPr>
        <w:drawing>
          <wp:inline distT="0" distB="0" distL="0" distR="0" wp14:anchorId="1CE7BD65" wp14:editId="5E572DA2">
            <wp:extent cx="6120130" cy="18415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IS - Figura 1-9.png"/>
                    <pic:cNvPicPr/>
                  </pic:nvPicPr>
                  <pic:blipFill>
                    <a:blip r:embed="rId44">
                      <a:extLst>
                        <a:ext uri="{28A0092B-C50C-407E-A947-70E740481C1C}">
                          <a14:useLocalDpi xmlns:a14="http://schemas.microsoft.com/office/drawing/2010/main" val="0"/>
                        </a:ext>
                      </a:extLst>
                    </a:blip>
                    <a:stretch>
                      <a:fillRect/>
                    </a:stretch>
                  </pic:blipFill>
                  <pic:spPr>
                    <a:xfrm>
                      <a:off x="0" y="0"/>
                      <a:ext cx="6120130" cy="1841500"/>
                    </a:xfrm>
                    <a:prstGeom prst="rect">
                      <a:avLst/>
                    </a:prstGeom>
                  </pic:spPr>
                </pic:pic>
              </a:graphicData>
            </a:graphic>
          </wp:inline>
        </w:drawing>
      </w:r>
    </w:p>
    <w:p w14:paraId="7BE70EC8" w14:textId="462E3C3E" w:rsidR="00BE3EE0" w:rsidRDefault="00BE3EE0" w:rsidP="0064193D">
      <w:pPr>
        <w:ind w:firstLine="0"/>
        <w:jc w:val="center"/>
      </w:pPr>
      <w:r>
        <w:rPr>
          <w:i/>
          <w:iCs/>
          <w:color w:val="000000" w:themeColor="text1"/>
          <w:sz w:val="22"/>
          <w:szCs w:val="22"/>
        </w:rPr>
        <w:t>Figura 1-9</w:t>
      </w:r>
      <w:r w:rsidRPr="4CA20F83">
        <w:rPr>
          <w:i/>
          <w:iCs/>
          <w:color w:val="000000" w:themeColor="text1"/>
          <w:sz w:val="22"/>
          <w:szCs w:val="22"/>
        </w:rPr>
        <w:t>:</w:t>
      </w:r>
      <w:r>
        <w:rPr>
          <w:color w:val="000000" w:themeColor="text1"/>
          <w:sz w:val="22"/>
          <w:szCs w:val="22"/>
        </w:rPr>
        <w:t xml:space="preserve"> </w:t>
      </w:r>
      <w:r w:rsidR="0064193D">
        <w:rPr>
          <w:color w:val="000000" w:themeColor="text1"/>
          <w:sz w:val="22"/>
          <w:szCs w:val="22"/>
        </w:rPr>
        <w:t>Esquema gráfico de la estructura funcional de una prótesis mioelectrónica con realimentación táctil mediante actuadores vibratorios</w:t>
      </w:r>
      <w:r>
        <w:rPr>
          <w:color w:val="000000" w:themeColor="text1"/>
          <w:sz w:val="22"/>
          <w:szCs w:val="22"/>
        </w:rPr>
        <w:t xml:space="preserve">. (Fuente: referencia </w:t>
      </w:r>
      <w:r w:rsidR="0064193D">
        <w:fldChar w:fldCharType="begin" w:fldLock="1"/>
      </w:r>
      <w:r w:rsidR="0064193D">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10]","plainTextFormattedCitation":"[10]","previouslyFormattedCitation":"[10]"},"properties":{"noteIndex":0},"schema":"https://github.com/citation-style-language/schema/raw/master/csl-citation.json"}</w:instrText>
      </w:r>
      <w:r w:rsidR="0064193D">
        <w:fldChar w:fldCharType="separate"/>
      </w:r>
      <w:r w:rsidR="0064193D" w:rsidRPr="00BE3EE0">
        <w:rPr>
          <w:noProof/>
        </w:rPr>
        <w:t>[10]</w:t>
      </w:r>
      <w:r w:rsidR="0064193D">
        <w:fldChar w:fldCharType="end"/>
      </w:r>
      <w:r>
        <w:t>)</w:t>
      </w:r>
    </w:p>
    <w:p w14:paraId="4C701FDB" w14:textId="6F25AD47" w:rsidR="00BE3EE0" w:rsidRDefault="00BE3EE0" w:rsidP="00DB75F2">
      <w:r>
        <w:lastRenderedPageBreak/>
        <w:t>Cabe destacar que todas las técnicas usan principios que, desde la percepción directa por parte del usuario, son de naturaleza totalmente distintas pero transmiten exactamente la misma información, cuestión que basa su éxito en la plasticidad del sistema nervioso y la capacidad de aprendizaje en la asociac</w:t>
      </w:r>
      <w:r w:rsidR="0064193D">
        <w:t xml:space="preserve">ión de la </w:t>
      </w:r>
      <w:r w:rsidR="0064193D" w:rsidRPr="0064193D">
        <w:rPr>
          <w:i/>
        </w:rPr>
        <w:t>variable percibida</w:t>
      </w:r>
      <w:r w:rsidR="0064193D">
        <w:t xml:space="preserve"> vs</w:t>
      </w:r>
      <w:r>
        <w:t xml:space="preserve"> </w:t>
      </w:r>
      <w:r w:rsidRPr="0064193D">
        <w:rPr>
          <w:i/>
        </w:rPr>
        <w:t>variable sensada (real)</w:t>
      </w:r>
      <w:r>
        <w:t xml:space="preserve"> que pueda realizar el cerebro.</w:t>
      </w:r>
    </w:p>
    <w:p w14:paraId="1B1DEA83" w14:textId="4A15C2BF" w:rsidR="004670A8" w:rsidRDefault="004670A8" w:rsidP="00DB75F2">
      <w:r>
        <w:t xml:space="preserve">Una ventaja importante que aporta la realimentación sensorial, sobre todo cuando se realiza mediante electroestimulación, es la mejora en relación a los </w:t>
      </w:r>
      <w:r w:rsidRPr="004670A8">
        <w:rPr>
          <w:i/>
        </w:rPr>
        <w:t>dolores del miembro fantasma</w:t>
      </w:r>
      <w:r>
        <w:t xml:space="preserve">. La amputación a menudo da lugar a </w:t>
      </w:r>
      <w:r w:rsidRPr="004670A8">
        <w:rPr>
          <w:i/>
        </w:rPr>
        <w:t>dolor fantasma</w:t>
      </w:r>
      <w:r>
        <w:t xml:space="preserve">, es decir, dolor crónico experimentado como si se originara en el miembro ausente. En algunos casos, el dolor fantasma es tan severo que resulta incapacitante. Proporcionar retroalimentación sensorial a través de una interfaz con el sistema nervioso periférico parece aliviar este síntoma. El uso prolongado de una prótesis con realimentación táctil puede reducir aún más los síntomas del dolor fantasma, ya que la restauración de señales táctiles puede revertir los cambios en el sistema nervioso central provocados por la amputación </w:t>
      </w:r>
      <w:r>
        <w:fldChar w:fldCharType="begin" w:fldLock="1"/>
      </w:r>
      <w:r w:rsidR="00AD7EB7">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mendeley":{"formattedCitation":"[27]","plainTextFormattedCitation":"[27]","previouslyFormattedCitation":"[27]"},"properties":{"noteIndex":0},"schema":"https://github.com/citation-style-language/schema/raw/master/csl-citation.json"}</w:instrText>
      </w:r>
      <w:r>
        <w:fldChar w:fldCharType="separate"/>
      </w:r>
      <w:r w:rsidRPr="004670A8">
        <w:rPr>
          <w:noProof/>
        </w:rPr>
        <w:t>[27]</w:t>
      </w:r>
      <w:r>
        <w:fldChar w:fldCharType="end"/>
      </w:r>
      <w:r>
        <w:t>.</w:t>
      </w:r>
    </w:p>
    <w:p w14:paraId="1C68BD34" w14:textId="1EBF50B4" w:rsidR="00BF79AA" w:rsidRDefault="00BF79AA" w:rsidP="00BF79AA">
      <w:r>
        <w:rPr>
          <w:noProof/>
          <w:lang w:val="es-AR"/>
        </w:rPr>
        <w:drawing>
          <wp:anchor distT="0" distB="0" distL="114300" distR="114300" simplePos="0" relativeHeight="251665408" behindDoc="1" locked="0" layoutInCell="1" allowOverlap="1" wp14:anchorId="0EAFE548" wp14:editId="2E5CD434">
            <wp:simplePos x="0" y="0"/>
            <wp:positionH relativeFrom="margin">
              <wp:align>center</wp:align>
            </wp:positionH>
            <wp:positionV relativeFrom="paragraph">
              <wp:posOffset>1970110</wp:posOffset>
            </wp:positionV>
            <wp:extent cx="4614530" cy="2789880"/>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IS - Figura 1-10.png"/>
                    <pic:cNvPicPr/>
                  </pic:nvPicPr>
                  <pic:blipFill>
                    <a:blip r:embed="rId45">
                      <a:extLst>
                        <a:ext uri="{28A0092B-C50C-407E-A947-70E740481C1C}">
                          <a14:useLocalDpi xmlns:a14="http://schemas.microsoft.com/office/drawing/2010/main" val="0"/>
                        </a:ext>
                      </a:extLst>
                    </a:blip>
                    <a:stretch>
                      <a:fillRect/>
                    </a:stretch>
                  </pic:blipFill>
                  <pic:spPr>
                    <a:xfrm>
                      <a:off x="0" y="0"/>
                      <a:ext cx="4614530" cy="2789880"/>
                    </a:xfrm>
                    <a:prstGeom prst="rect">
                      <a:avLst/>
                    </a:prstGeom>
                  </pic:spPr>
                </pic:pic>
              </a:graphicData>
            </a:graphic>
            <wp14:sizeRelH relativeFrom="margin">
              <wp14:pctWidth>0</wp14:pctWidth>
            </wp14:sizeRelH>
            <wp14:sizeRelV relativeFrom="margin">
              <wp14:pctHeight>0</wp14:pctHeight>
            </wp14:sizeRelV>
          </wp:anchor>
        </w:drawing>
      </w:r>
      <w:r w:rsidR="003A66C6">
        <w:t xml:space="preserve">Otra técnica, contenida dentro de las invasivas, está asociada a aquella en la que el sistema estimulador interactúa directamente con el Sistema Nervioso Central (SNC), lo que resulta necesario cuando por patologías específicas (lesión espinal) el sistema nervioso periférico, que inerva a los mecanorreceptores de la piel, se encuentra dañado o bien “desconectado” del SNC. </w:t>
      </w:r>
      <w:r w:rsidR="008D38EA">
        <w:t xml:space="preserve">En estas aplicaciones se trabaja principalmente en la corteza Somatosensorial, que se encuentra </w:t>
      </w:r>
      <w:r w:rsidR="00AA72F3">
        <w:t xml:space="preserve">prácticamente </w:t>
      </w:r>
      <w:r w:rsidR="008D38EA">
        <w:t>en la superficie del cerebro</w:t>
      </w:r>
      <w:r w:rsidR="00AA72F3">
        <w:t>, lo que facilita su acceso. En la Fig. (1-10) se presenta un esquema de este tipo de técnica y una foto del electrodo UEA (Utah Electrode Array), comúnmente utilizado en estas prácticas</w:t>
      </w:r>
      <w:r w:rsidR="00AD7EB7">
        <w:t xml:space="preserve"> </w:t>
      </w:r>
      <w:r w:rsidR="00AD7EB7">
        <w:fldChar w:fldCharType="begin" w:fldLock="1"/>
      </w:r>
      <w:r w:rsidR="00436E6B">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7], [28]","plainTextFormattedCitation":"[27], [28]","previouslyFormattedCitation":"[27], [28]"},"properties":{"noteIndex":0},"schema":"https://github.com/citation-style-language/schema/raw/master/csl-citation.json"}</w:instrText>
      </w:r>
      <w:r w:rsidR="00AD7EB7">
        <w:fldChar w:fldCharType="separate"/>
      </w:r>
      <w:r w:rsidR="00AD7EB7" w:rsidRPr="00AD7EB7">
        <w:rPr>
          <w:noProof/>
        </w:rPr>
        <w:t>[27], [28]</w:t>
      </w:r>
      <w:r w:rsidR="00AD7EB7">
        <w:fldChar w:fldCharType="end"/>
      </w:r>
      <w:r w:rsidR="00AA72F3">
        <w:t>.</w:t>
      </w:r>
    </w:p>
    <w:p w14:paraId="075E35A9" w14:textId="43FF0158" w:rsidR="00AD7EB7" w:rsidRDefault="00AD7EB7" w:rsidP="00BF79AA">
      <w:pPr>
        <w:ind w:firstLine="0"/>
      </w:pPr>
    </w:p>
    <w:p w14:paraId="792F3094" w14:textId="77777777" w:rsidR="00BF79AA" w:rsidRDefault="00BF79AA" w:rsidP="00BF79AA">
      <w:pPr>
        <w:ind w:firstLine="0"/>
        <w:jc w:val="center"/>
        <w:rPr>
          <w:i/>
          <w:iCs/>
          <w:color w:val="000000" w:themeColor="text1"/>
          <w:sz w:val="22"/>
          <w:szCs w:val="22"/>
        </w:rPr>
      </w:pPr>
    </w:p>
    <w:p w14:paraId="2267A2EA" w14:textId="77777777" w:rsidR="00BF79AA" w:rsidRDefault="00BF79AA" w:rsidP="00BF79AA">
      <w:pPr>
        <w:ind w:firstLine="0"/>
        <w:jc w:val="center"/>
        <w:rPr>
          <w:i/>
          <w:iCs/>
          <w:color w:val="000000" w:themeColor="text1"/>
          <w:sz w:val="22"/>
          <w:szCs w:val="22"/>
        </w:rPr>
      </w:pPr>
    </w:p>
    <w:p w14:paraId="7CE1BC4D" w14:textId="77777777" w:rsidR="00BF79AA" w:rsidRDefault="00BF79AA" w:rsidP="00BF79AA">
      <w:pPr>
        <w:ind w:firstLine="0"/>
        <w:jc w:val="center"/>
        <w:rPr>
          <w:i/>
          <w:iCs/>
          <w:color w:val="000000" w:themeColor="text1"/>
          <w:sz w:val="22"/>
          <w:szCs w:val="22"/>
        </w:rPr>
      </w:pPr>
    </w:p>
    <w:p w14:paraId="7B01D93E" w14:textId="77777777" w:rsidR="00BF79AA" w:rsidRDefault="00BF79AA" w:rsidP="00BF79AA">
      <w:pPr>
        <w:ind w:firstLine="0"/>
        <w:jc w:val="center"/>
        <w:rPr>
          <w:i/>
          <w:iCs/>
          <w:color w:val="000000" w:themeColor="text1"/>
          <w:sz w:val="22"/>
          <w:szCs w:val="22"/>
        </w:rPr>
      </w:pPr>
    </w:p>
    <w:p w14:paraId="10F828B8" w14:textId="77777777" w:rsidR="00BF79AA" w:rsidRDefault="00BF79AA" w:rsidP="00BF79AA">
      <w:pPr>
        <w:ind w:firstLine="0"/>
        <w:jc w:val="center"/>
        <w:rPr>
          <w:i/>
          <w:iCs/>
          <w:color w:val="000000" w:themeColor="text1"/>
          <w:sz w:val="22"/>
          <w:szCs w:val="22"/>
        </w:rPr>
      </w:pPr>
    </w:p>
    <w:p w14:paraId="1B3EE4CD" w14:textId="77777777" w:rsidR="00BF79AA" w:rsidRDefault="00BF79AA" w:rsidP="00BF79AA">
      <w:pPr>
        <w:ind w:firstLine="0"/>
        <w:jc w:val="center"/>
        <w:rPr>
          <w:i/>
          <w:iCs/>
          <w:color w:val="000000" w:themeColor="text1"/>
          <w:sz w:val="22"/>
          <w:szCs w:val="22"/>
        </w:rPr>
      </w:pPr>
    </w:p>
    <w:p w14:paraId="14936D2A" w14:textId="77777777" w:rsidR="00BF79AA" w:rsidRDefault="00BF79AA" w:rsidP="00BF79AA">
      <w:pPr>
        <w:ind w:firstLine="0"/>
        <w:rPr>
          <w:i/>
          <w:iCs/>
          <w:color w:val="000000" w:themeColor="text1"/>
          <w:sz w:val="22"/>
          <w:szCs w:val="22"/>
        </w:rPr>
      </w:pPr>
    </w:p>
    <w:p w14:paraId="39E48430" w14:textId="0F804D27" w:rsidR="00BF79AA" w:rsidRDefault="00BF79AA" w:rsidP="00BF79AA">
      <w:pPr>
        <w:ind w:firstLine="0"/>
        <w:jc w:val="center"/>
      </w:pPr>
      <w:r>
        <w:rPr>
          <w:i/>
          <w:iCs/>
          <w:color w:val="000000" w:themeColor="text1"/>
          <w:sz w:val="22"/>
          <w:szCs w:val="22"/>
        </w:rPr>
        <w:t>Figura 1-10</w:t>
      </w:r>
      <w:r w:rsidRPr="4CA20F83">
        <w:rPr>
          <w:i/>
          <w:iCs/>
          <w:color w:val="000000" w:themeColor="text1"/>
          <w:sz w:val="22"/>
          <w:szCs w:val="22"/>
        </w:rPr>
        <w:t>:</w:t>
      </w:r>
      <w:r>
        <w:rPr>
          <w:color w:val="000000" w:themeColor="text1"/>
          <w:sz w:val="22"/>
          <w:szCs w:val="22"/>
        </w:rPr>
        <w:t xml:space="preserve"> (a) Electrodo UEA, utilizado comúnmente para estimular la corteza cerebral; (b) Esquema gráfico de la estructura funcional de un sistema de electroestimulación del SNC. (Fuente: referencias </w:t>
      </w:r>
      <w:r>
        <w:fldChar w:fldCharType="begin" w:fldLock="1"/>
      </w:r>
      <w:r w:rsidR="00436E6B">
        <w:instrText>ADDIN CSL_CITATION {"citationItems":[{"id":"ITEM-1","itemData":{"DOI":"10.1038/s41551-020-00630-8","ISSN":"2157846X","PMID":"33230305","abstract":"Individuals who have lost the use of their hands because of amputation or spinal cord injury can use prosthetic hands to restore their independence. A dexterous prosthesis requires the acquisition of control signals that drive the movements of the robotic hand, and the transmission of sensory signals to convey information to the user about the consequences of these movements. In this Review, we describe non-invasive and invasive technologies for conveying artificial sensory feedback through bionic hands, and evaluate the technologies’ long-term prospects.","author":[{"dropping-particle":"","family":"Bensmaia","given":"Sliman J.","non-dropping-particle":"","parse-names":false,"suffix":""},{"dropping-particle":"","family":"Tyler","given":"Dustin J.","non-dropping-particle":"","parse-names":false,"suffix":""},{"dropping-particle":"","family":"Micera","given":"Silvestro","non-dropping-particle":"","parse-names":false,"suffix":""}],"container-title":"Nature Biomedical Engineering","id":"ITEM-1","issue":"4","issued":{"date-parts":[["2023"]]},"page":"443-455","publisher":"Springer US","title":"Restoration of sensory information via bionic hands","type":"article-journal","volume":"7"},"uris":["http://www.mendeley.com/documents/?uuid=d26fea5e-b862-4323-939b-416f83cd4161"]},{"id":"ITEM-2","itemData":{"DOI":"10.1038/s41563-021-00966-9","ISSN":"14764660","PMID":"33859381","abstract":"Commercial prosthetic devices currently do not provide natural sensory information on the interaction with objects or movements. The subsequent disadvantages include unphysiological walking with a prosthetic leg and difficulty in controlling the force exerted with a prosthetic hand, thus creating health issues. Restoring natural sensory feedback from the prosthesis to amputees is an unmet clinical need. An optimal device should be able to elicit natural sensations of touch or proprioception, by delivering the complex signals to the nervous system that would be produced by skin, muscles and joints receptors. This Review covers the various neurotechnological approaches that have been proposed for the development of the optimal sensory feedback restoration device for arm and leg amputees.","author":[{"dropping-particle":"","family":"Raspopovic","given":"Stanisa","non-dropping-particle":"","parse-names":false,"suffix":""},{"dropping-particle":"","family":"Valle","given":"Giacomo","non-dropping-particle":"","parse-names":false,"suffix":""},{"dropping-particle":"","family":"Petrini","given":"Francesco Maria","non-dropping-particle":"","parse-names":false,"suffix":""}],"container-title":"Nature Materials","id":"ITEM-2","issue":"7","issued":{"date-parts":[["2021"]]},"page":"925-939","publisher":"Springer US","title":"Sensory feedback for limb prostheses in amputees","type":"article-journal","volume":"20"},"uris":["http://www.mendeley.com/documents/?uuid=f0751857-a21c-4523-a4f7-ecc8af82ea54"]}],"mendeley":{"formattedCitation":"[27], [28]","manualFormatting":"[27] y [28]","plainTextFormattedCitation":"[27], [28]","previouslyFormattedCitation":"[27], [28]"},"properties":{"noteIndex":0},"schema":"https://github.com/citation-style-language/schema/raw/master/csl-citation.json"}</w:instrText>
      </w:r>
      <w:r>
        <w:fldChar w:fldCharType="separate"/>
      </w:r>
      <w:r>
        <w:rPr>
          <w:noProof/>
        </w:rPr>
        <w:t>[27] y</w:t>
      </w:r>
      <w:r w:rsidRPr="00AD7EB7">
        <w:rPr>
          <w:noProof/>
        </w:rPr>
        <w:t xml:space="preserve"> [28]</w:t>
      </w:r>
      <w:r>
        <w:fldChar w:fldCharType="end"/>
      </w:r>
      <w:r>
        <w:t>)</w:t>
      </w:r>
    </w:p>
    <w:p w14:paraId="3523F4D3" w14:textId="01D1F44A" w:rsidR="00BF79AA" w:rsidRDefault="00BF79AA" w:rsidP="00BF79AA">
      <w:pPr>
        <w:pStyle w:val="Ttulo2"/>
        <w:numPr>
          <w:ilvl w:val="1"/>
          <w:numId w:val="7"/>
        </w:numPr>
        <w:ind w:left="2552" w:right="2267" w:hanging="567"/>
      </w:pPr>
      <w:r>
        <w:lastRenderedPageBreak/>
        <w:t>Planteamiento del problema y propuesta para su abordaje</w:t>
      </w:r>
    </w:p>
    <w:p w14:paraId="680F7C64" w14:textId="7FF12E75" w:rsidR="00BF79AA" w:rsidRDefault="00304074" w:rsidP="00BF79AA">
      <w:r>
        <w:t>Con base a los desarrollo descriptos y múltiples estudios y experiencias vertidas en los artículos de referencia, se confirma que la avanzada tecnología de prótesis de miembro superior, si bien ha dado grandes pasos desde sus inicios y continua haciéndolo, la capacidad de brindar realimentación táctil y que la misma sea una capacidad habitual en las prótesis comerciales aún está lejos de ser una realidad común.</w:t>
      </w:r>
    </w:p>
    <w:p w14:paraId="62902B39" w14:textId="666260E5" w:rsidR="00304074" w:rsidRDefault="00304074" w:rsidP="00BF79AA">
      <w:r>
        <w:t xml:space="preserve">Con el objetivo de brindar un aporte en este campo, se han estudiado </w:t>
      </w:r>
      <w:r w:rsidR="00721E69">
        <w:t>y analizado los diversos desarrollos a fin de proponer una opción que tenga las siguientes características de base:</w:t>
      </w:r>
    </w:p>
    <w:p w14:paraId="7E51EDEE" w14:textId="5EBD6438" w:rsidR="00721E69" w:rsidRDefault="00721E69" w:rsidP="00721E69">
      <w:pPr>
        <w:pStyle w:val="Prrafodelista"/>
        <w:numPr>
          <w:ilvl w:val="0"/>
          <w:numId w:val="43"/>
        </w:numPr>
      </w:pPr>
      <w:r>
        <w:t xml:space="preserve">Uso de técnicas de </w:t>
      </w:r>
      <w:r w:rsidRPr="00721E69">
        <w:rPr>
          <w:b/>
          <w:i/>
        </w:rPr>
        <w:t>realimentación no invasiva</w:t>
      </w:r>
      <w:r>
        <w:t xml:space="preserve"> a fin de garantizar el menor sometimiento a intervenciones por parte del usuario, en la búsqueda de disminuir las posibilidades de rechazo.</w:t>
      </w:r>
    </w:p>
    <w:p w14:paraId="02BA00AA" w14:textId="71499278" w:rsidR="00721E69" w:rsidRDefault="00721E69" w:rsidP="00721E69">
      <w:pPr>
        <w:pStyle w:val="Prrafodelista"/>
        <w:numPr>
          <w:ilvl w:val="0"/>
          <w:numId w:val="43"/>
        </w:numPr>
      </w:pPr>
      <w:r>
        <w:t xml:space="preserve">Uso de </w:t>
      </w:r>
      <w:r>
        <w:rPr>
          <w:b/>
          <w:i/>
        </w:rPr>
        <w:t>electroestimulación transcutanea,</w:t>
      </w:r>
      <w:r>
        <w:t xml:space="preserve"> dado que de las opciones estudiadas se considera que es la que mayor naturalidad puede otorgarle las sensaciones generadas, sumado a que mediante arreglos de electrodos y modificando los parámetros de las señales de electroestimulación, posee una gran potencialidad para el mateo de distintas sensaciones.</w:t>
      </w:r>
      <w:r w:rsidR="007A40C7">
        <w:t xml:space="preserve"> Extrapolar el uso a zonas de la piel de brazo y antebrazo para determinar los umbrales de sensibilidad y cuantificar los parámetros adecuados.</w:t>
      </w:r>
    </w:p>
    <w:p w14:paraId="5ACEFB89" w14:textId="695C46D6" w:rsidR="00DD45DC" w:rsidRDefault="00DD45DC" w:rsidP="00721E69">
      <w:pPr>
        <w:pStyle w:val="Prrafodelista"/>
        <w:numPr>
          <w:ilvl w:val="0"/>
          <w:numId w:val="43"/>
        </w:numPr>
      </w:pPr>
      <w:r>
        <w:t xml:space="preserve">Generación de </w:t>
      </w:r>
      <w:r w:rsidRPr="00DD45DC">
        <w:rPr>
          <w:b/>
          <w:i/>
        </w:rPr>
        <w:t>percepciones táctiles simples</w:t>
      </w:r>
      <w:r>
        <w:t xml:space="preserve"> como contacto (único o sostenido) y presión, a nivel de brazo y antebrazo.  </w:t>
      </w:r>
    </w:p>
    <w:p w14:paraId="7B8EB895" w14:textId="67147A35" w:rsidR="00721E69" w:rsidRDefault="00721E69" w:rsidP="00721E69">
      <w:pPr>
        <w:pStyle w:val="Prrafodelista"/>
        <w:numPr>
          <w:ilvl w:val="0"/>
          <w:numId w:val="43"/>
        </w:numPr>
      </w:pPr>
      <w:r>
        <w:t xml:space="preserve">Diseño de un </w:t>
      </w:r>
      <w:r w:rsidR="008C7FB4" w:rsidRPr="008C7FB4">
        <w:rPr>
          <w:b/>
          <w:i/>
        </w:rPr>
        <w:t>hardware</w:t>
      </w:r>
      <w:r w:rsidR="008C7FB4">
        <w:t xml:space="preserve"> con condiciones para ser </w:t>
      </w:r>
      <w:r w:rsidR="008C7FB4" w:rsidRPr="008C7FB4">
        <w:rPr>
          <w:b/>
          <w:i/>
        </w:rPr>
        <w:t>embebibo</w:t>
      </w:r>
      <w:r w:rsidR="008C7FB4">
        <w:t xml:space="preserve"> y</w:t>
      </w:r>
      <w:r>
        <w:t xml:space="preserve"> con componentes de acceso localmente, que permita su potencial incorporación a una prótesis comercial, ya sea Activa Mecánica</w:t>
      </w:r>
      <w:r w:rsidR="00DD45DC">
        <w:t xml:space="preserve"> o Activa mioeléctrica</w:t>
      </w:r>
      <w:r w:rsidR="00C52B4B">
        <w:t>.</w:t>
      </w:r>
    </w:p>
    <w:p w14:paraId="541C26D4" w14:textId="77777777" w:rsidR="00F43319" w:rsidRDefault="00D430F3" w:rsidP="00D430F3">
      <w:r>
        <w:t>Considerando estos puntos de partida, en primera medida</w:t>
      </w:r>
      <w:r w:rsidR="00DD45DC">
        <w:t xml:space="preserve"> se profundizó </w:t>
      </w:r>
      <w:r w:rsidR="001B55F1">
        <w:t>en los</w:t>
      </w:r>
      <w:r w:rsidR="00DD45DC">
        <w:t xml:space="preserve"> tipo</w:t>
      </w:r>
      <w:r w:rsidR="001B55F1">
        <w:t>s</w:t>
      </w:r>
      <w:r w:rsidR="00DD45DC">
        <w:t xml:space="preserve"> de forma</w:t>
      </w:r>
      <w:r w:rsidR="001B55F1">
        <w:t>s</w:t>
      </w:r>
      <w:r w:rsidR="00DD45DC">
        <w:t xml:space="preserve"> de onda,</w:t>
      </w:r>
      <w:r w:rsidR="001B55F1">
        <w:t xml:space="preserve"> para determinar la</w:t>
      </w:r>
      <w:r w:rsidR="00DD45DC">
        <w:t xml:space="preserve"> más adecuada para la generación de una estimulación funcional sobre los mecanorreceptores, con resultados probados y sensaciones documentadas, que permitan evaluar la factibilidad de su uso.</w:t>
      </w:r>
      <w:r w:rsidR="001B55F1">
        <w:t xml:space="preserve"> </w:t>
      </w:r>
    </w:p>
    <w:p w14:paraId="46C75D50" w14:textId="77777777" w:rsidR="007A40C7" w:rsidRDefault="007A40C7" w:rsidP="007A40C7">
      <w:pPr>
        <w:pStyle w:val="Ttulo3"/>
        <w:numPr>
          <w:ilvl w:val="2"/>
          <w:numId w:val="7"/>
        </w:numPr>
      </w:pPr>
      <w:r>
        <w:t>Aspectos técnicos de la propuesta</w:t>
      </w:r>
    </w:p>
    <w:p w14:paraId="6C7167FD" w14:textId="77777777" w:rsidR="00210A39" w:rsidRPr="00210A39" w:rsidRDefault="00210A39" w:rsidP="00210A39"/>
    <w:p w14:paraId="1E1C8281" w14:textId="7FF3B3B3" w:rsidR="007A40C7" w:rsidRDefault="007A40C7" w:rsidP="00210A39">
      <w:pPr>
        <w:pStyle w:val="Ttulo4"/>
        <w:numPr>
          <w:ilvl w:val="3"/>
          <w:numId w:val="7"/>
        </w:numPr>
      </w:pPr>
      <w:r>
        <w:lastRenderedPageBreak/>
        <w:t>La señal para electroestimulación</w:t>
      </w:r>
    </w:p>
    <w:p w14:paraId="5DC3D1DA" w14:textId="3DB4BACF" w:rsidR="00DD45DC" w:rsidRDefault="007D7440" w:rsidP="007D7440">
      <w:pPr>
        <w:ind w:firstLine="0"/>
      </w:pPr>
      <w:r>
        <w:t>T</w:t>
      </w:r>
      <w:r w:rsidR="00436E6B">
        <w:t xml:space="preserve">rabajos de investigación como los de </w:t>
      </w:r>
      <w:r w:rsidR="00436E6B">
        <w:fldChar w:fldCharType="begin" w:fldLock="1"/>
      </w:r>
      <w:r w:rsidR="001B54DB">
        <w:instrText>ADDIN CSL_CITATION {"citationItems":[{"id":"ITEM-1","itemData":{"abstract":"We proposed an electro-cutaneous display which stimulate three types of mechanoreceptors in human skin separate- ly. We call these stimuli “tactile primary colors.” Two methods are suggested. One is to use array electrodes that are properly weighted. The other is to use anodic current stimulation as well as cathodic current. We also developed experimental system and tested these method- s. Qualitative results suggested that the designed stimuli succeeded in activating desired mechanoreceptors’ axons.","author":[{"dropping-particle":"","family":"Kajimoto","given":"Hiroyuki","non-dropping-particle":"","parse-names":false,"suffix":""},{"dropping-particle":"","family":"Kawakami","given":"Naoki","non-dropping-particle":"","parse-names":false,"suffix":""},{"dropping-particle":"","family":"Maeda","given":"Taro","non-dropping-particle":"","parse-names":false,"suffix":""},{"dropping-particle":"","family":"Tachi","given":"Susumu","non-dropping-particle":"","parse-names":false,"suffix":""}],"container-title":"Icat'99","id":"ITEM-1","issued":{"date-parts":[["1999"]]},"page":"8","title":"Kajimoto - Tactile Feeling Display using Functional Electrical Stimulation","type":"article-journal"},"uris":["http://www.mendeley.com/documents/?uuid=f7003cde-6539-48b2-8601-fe49b26ab3dd"]},{"id":"ITEM-2","itemData":{"DOI":"10.1109/HAPTIC.2002.998973","ISBN":"0769514898","abstract":"We have developed a tactile display that uses electric current from the skin surface as a stimulus. Our main objective was to independently stimulate a variety of mechanoreceptors and to generate specific sensations by combining stimuli. The key to this goal is selective nerve stimulation. In this paper, a mathematical framework is build for the general design of the selective stimulation. The geometries of electrodes and nerve fibers are arbitrary, and the waveform of the electric current from each electrode is independently controlled. Furthermore, the problem is formulated by linear or quadratic programming, which provides an optimal solution.","author":[{"dropping-particle":"","family":"Kajimoto","given":"Hiroyuki","non-dropping-particle":"","parse-names":false,"suffix":""},{"dropping-particle":"","family":"Kawakami","given":"Naoki","non-dropping-particle":"","parse-names":false,"suffix":""},{"dropping-particle":"","family":"Tachi","given":"Susumu","non-dropping-particle":"","parse-names":false,"suffix":""}],"container-title":"Proceedings - 10th Symposium on Haptic Interfaces for Virtual Environment and Teleoperator Systems, HAPTICS 2002","id":"ITEM-2","issued":{"date-parts":[["2002"]]},"page":"303-310","title":"Optimal design method for selective nerve stimulation and its application to electrocutaneous display","type":"article-journal"},"uris":["http://www.mendeley.com/documents/?uuid=e510dd75-0d95-459e-a5d5-8ab4255eff84"]}],"mendeley":{"formattedCitation":"[29], [30]","plainTextFormattedCitation":"[29], [30]","previouslyFormattedCitation":"[29], [30]"},"properties":{"noteIndex":0},"schema":"https://github.com/citation-style-language/schema/raw/master/csl-citation.json"}</w:instrText>
      </w:r>
      <w:r w:rsidR="00436E6B">
        <w:fldChar w:fldCharType="separate"/>
      </w:r>
      <w:r w:rsidR="00436E6B" w:rsidRPr="00436E6B">
        <w:rPr>
          <w:noProof/>
        </w:rPr>
        <w:t>[29], [30]</w:t>
      </w:r>
      <w:r w:rsidR="00436E6B">
        <w:fldChar w:fldCharType="end"/>
      </w:r>
      <w:r w:rsidR="00436E6B">
        <w:t xml:space="preserve"> basados en modelos </w:t>
      </w:r>
      <w:r w:rsidR="00905F7F">
        <w:t>eléctricos de los axones que inervan los mecanorreceptores como el de la Fig. (1-11), y considerando valores de profundidad</w:t>
      </w:r>
      <w:r w:rsidR="00216D17">
        <w:t>, orientación</w:t>
      </w:r>
      <w:r w:rsidR="00905F7F">
        <w:t xml:space="preserve"> y diámetro de los axones invol</w:t>
      </w:r>
      <w:r w:rsidR="00BB0D05">
        <w:t>ucrados</w:t>
      </w:r>
      <w:r w:rsidR="001951C9">
        <w:t xml:space="preserve">, se diseñó una “Función </w:t>
      </w:r>
      <w:r w:rsidR="00216D17">
        <w:t xml:space="preserve">de </w:t>
      </w:r>
      <w:r w:rsidR="001951C9">
        <w:t xml:space="preserve">Activación” </w:t>
      </w:r>
      <w:r w:rsidR="001E5C19">
        <w:t xml:space="preserve">(FA) </w:t>
      </w:r>
      <w:r w:rsidR="001951C9">
        <w:t xml:space="preserve">o “Función </w:t>
      </w:r>
      <w:r w:rsidR="00216D17">
        <w:t xml:space="preserve">de </w:t>
      </w:r>
      <w:r w:rsidR="001951C9">
        <w:t xml:space="preserve">Estimulación” (ver Ec. 1-1) y trabajando sobre ella para distintos casos, se determinaron </w:t>
      </w:r>
      <w:r>
        <w:rPr>
          <w:noProof/>
          <w:lang w:val="es-AR"/>
        </w:rPr>
        <w:drawing>
          <wp:anchor distT="0" distB="0" distL="114300" distR="114300" simplePos="0" relativeHeight="251669504" behindDoc="0" locked="0" layoutInCell="1" allowOverlap="1" wp14:anchorId="1889A5F1" wp14:editId="399A92A7">
            <wp:simplePos x="0" y="0"/>
            <wp:positionH relativeFrom="margin">
              <wp:align>left</wp:align>
            </wp:positionH>
            <wp:positionV relativeFrom="paragraph">
              <wp:posOffset>766804</wp:posOffset>
            </wp:positionV>
            <wp:extent cx="6120130" cy="1961736"/>
            <wp:effectExtent l="0" t="0" r="0" b="635"/>
            <wp:wrapNone/>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IS - Figura 1-11.png"/>
                    <pic:cNvPicPr/>
                  </pic:nvPicPr>
                  <pic:blipFill rotWithShape="1">
                    <a:blip r:embed="rId46">
                      <a:extLst>
                        <a:ext uri="{28A0092B-C50C-407E-A947-70E740481C1C}">
                          <a14:useLocalDpi xmlns:a14="http://schemas.microsoft.com/office/drawing/2010/main" val="0"/>
                        </a:ext>
                      </a:extLst>
                    </a:blip>
                    <a:srcRect t="2759"/>
                    <a:stretch/>
                  </pic:blipFill>
                  <pic:spPr bwMode="auto">
                    <a:xfrm>
                      <a:off x="0" y="0"/>
                      <a:ext cx="6120130" cy="1961736"/>
                    </a:xfrm>
                    <a:prstGeom prst="rect">
                      <a:avLst/>
                    </a:prstGeom>
                    <a:ln>
                      <a:noFill/>
                    </a:ln>
                    <a:extLst>
                      <a:ext uri="{53640926-AAD7-44D8-BBD7-CCE9431645EC}">
                        <a14:shadowObscured xmlns:a14="http://schemas.microsoft.com/office/drawing/2010/main"/>
                      </a:ext>
                    </a:extLst>
                  </pic:spPr>
                </pic:pic>
              </a:graphicData>
            </a:graphic>
          </wp:anchor>
        </w:drawing>
      </w:r>
      <w:r w:rsidR="001951C9">
        <w:t>parámetros para diversas formas de onda útiles en la obtención de sensaciones táctiles.</w:t>
      </w:r>
    </w:p>
    <w:p w14:paraId="5D940497" w14:textId="085CE690" w:rsidR="001951C9" w:rsidRDefault="001951C9" w:rsidP="00C20922">
      <w:pPr>
        <w:jc w:val="center"/>
      </w:pPr>
    </w:p>
    <w:p w14:paraId="79F8DEAA" w14:textId="77777777" w:rsidR="007D7440" w:rsidRDefault="007D7440" w:rsidP="00C20922">
      <w:pPr>
        <w:jc w:val="center"/>
      </w:pPr>
    </w:p>
    <w:p w14:paraId="5B832355" w14:textId="77777777" w:rsidR="007D7440" w:rsidRDefault="007D7440" w:rsidP="00C20922">
      <w:pPr>
        <w:jc w:val="center"/>
      </w:pPr>
    </w:p>
    <w:p w14:paraId="2E84E940" w14:textId="77777777" w:rsidR="007A40C7" w:rsidRPr="007D7440" w:rsidRDefault="007A40C7" w:rsidP="007A40C7">
      <w:pPr>
        <w:ind w:firstLine="0"/>
        <w:rPr>
          <w:sz w:val="12"/>
        </w:rPr>
      </w:pPr>
    </w:p>
    <w:p w14:paraId="41FBDD72" w14:textId="77777777" w:rsidR="007A40C7" w:rsidRPr="007A40C7" w:rsidRDefault="007A40C7" w:rsidP="007A40C7">
      <w:pPr>
        <w:ind w:right="1700" w:firstLine="0"/>
        <w:rPr>
          <w:i/>
          <w:iCs/>
          <w:color w:val="000000" w:themeColor="text1"/>
          <w:sz w:val="6"/>
          <w:szCs w:val="22"/>
        </w:rPr>
      </w:pPr>
    </w:p>
    <w:p w14:paraId="06749D9A" w14:textId="11531644" w:rsidR="00C20922" w:rsidRDefault="00C20922" w:rsidP="007A40C7">
      <w:pPr>
        <w:ind w:right="140" w:firstLine="0"/>
        <w:jc w:val="center"/>
      </w:pPr>
      <w:r>
        <w:rPr>
          <w:i/>
          <w:iCs/>
          <w:color w:val="000000" w:themeColor="text1"/>
          <w:sz w:val="22"/>
          <w:szCs w:val="22"/>
        </w:rPr>
        <w:t>Figura 1-11</w:t>
      </w:r>
      <w:r w:rsidRPr="4CA20F83">
        <w:rPr>
          <w:i/>
          <w:iCs/>
          <w:color w:val="000000" w:themeColor="text1"/>
          <w:sz w:val="22"/>
          <w:szCs w:val="22"/>
        </w:rPr>
        <w:t>:</w:t>
      </w:r>
      <w:r>
        <w:rPr>
          <w:i/>
          <w:iCs/>
          <w:color w:val="000000" w:themeColor="text1"/>
          <w:sz w:val="22"/>
          <w:szCs w:val="22"/>
        </w:rPr>
        <w:t xml:space="preserve"> </w:t>
      </w:r>
      <w:r>
        <w:rPr>
          <w:color w:val="000000" w:themeColor="text1"/>
          <w:sz w:val="22"/>
          <w:szCs w:val="22"/>
        </w:rPr>
        <w:t>Modelo eléctrico de nervio aferente de un mecanorreceptor. (Fuente: referencia</w:t>
      </w:r>
      <w:r>
        <w:t xml:space="preserve"> </w:t>
      </w:r>
      <w:r w:rsidRPr="00436E6B">
        <w:rPr>
          <w:noProof/>
        </w:rPr>
        <w:t>[29]</w:t>
      </w:r>
      <w:r>
        <w:t>)</w:t>
      </w:r>
    </w:p>
    <w:p w14:paraId="0941DA04" w14:textId="77777777" w:rsidR="007A40C7" w:rsidRDefault="00F43319" w:rsidP="007A40C7">
      <w:r>
        <w:t>La Función de Activación, presenta como parámetros a la función u</w:t>
      </w:r>
      <w:r>
        <w:rPr>
          <w:vertAlign w:val="subscript"/>
        </w:rPr>
        <w:t>xx</w:t>
      </w:r>
      <w:r>
        <w:t>(x) que representa la segunda derivada espacial del potencial eléctrico a lo largo del axón, mientras que los parámetros constantes que lo acompañan a la derecha de la Ec. (1-1) son únicos para cada axón y relacionan la conductancia y la capacitancia de la membrana y la conductancia interna.</w:t>
      </w:r>
    </w:p>
    <w:p w14:paraId="7A6300DB" w14:textId="3E5570FE" w:rsidR="00F43319" w:rsidRDefault="00F43319" w:rsidP="007A40C7">
      <w:r>
        <w:rPr>
          <w:noProof/>
          <w:lang w:val="es-AR"/>
        </w:rPr>
        <mc:AlternateContent>
          <mc:Choice Requires="wps">
            <w:drawing>
              <wp:anchor distT="45720" distB="45720" distL="114300" distR="114300" simplePos="0" relativeHeight="251667456" behindDoc="0" locked="0" layoutInCell="1" allowOverlap="1" wp14:anchorId="1F2A355C" wp14:editId="6B5C3C99">
                <wp:simplePos x="0" y="0"/>
                <wp:positionH relativeFrom="margin">
                  <wp:align>center</wp:align>
                </wp:positionH>
                <wp:positionV relativeFrom="paragraph">
                  <wp:posOffset>2706</wp:posOffset>
                </wp:positionV>
                <wp:extent cx="1899920" cy="500380"/>
                <wp:effectExtent l="0" t="0" r="24130" b="13970"/>
                <wp:wrapSquare wrapText="bothSides"/>
                <wp:docPr id="1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9920" cy="500380"/>
                        </a:xfrm>
                        <a:prstGeom prst="rect">
                          <a:avLst/>
                        </a:prstGeom>
                        <a:solidFill>
                          <a:srgbClr val="FFFFFF"/>
                        </a:solidFill>
                        <a:ln w="9525">
                          <a:solidFill>
                            <a:srgbClr val="000000"/>
                          </a:solidFill>
                          <a:miter lim="800000"/>
                          <a:headEnd/>
                          <a:tailEnd/>
                        </a:ln>
                      </wps:spPr>
                      <wps:txbx>
                        <w:txbxContent>
                          <w:p w14:paraId="760F7C4B" w14:textId="747D7EF8" w:rsidR="00F43319" w:rsidRDefault="008F0E5E">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355C" id="_x0000_s1027" type="#_x0000_t202" style="position:absolute;left:0;text-align:left;margin-left:0;margin-top:.2pt;width:149.6pt;height:39.4pt;z-index:25166745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">
                <v:textbox>
                  <w:txbxContent>
                    <w:p w14:paraId="760F7C4B" w14:textId="747D7EF8" w:rsidR="00F43319" w:rsidRDefault="00F43319">
                      <m:oMathPara>
                        <m:oMath>
                          <m:sSub>
                            <m:sSubPr>
                              <m:ctrlPr>
                                <w:rPr>
                                  <w:rFonts w:ascii="Cambria Math" w:hAnsi="Cambria Math"/>
                                  <w:i/>
                                </w:rPr>
                              </m:ctrlPr>
                            </m:sSubPr>
                            <m:e>
                              <m:r>
                                <w:rPr>
                                  <w:rFonts w:ascii="Cambria Math" w:hAnsi="Cambria Math"/>
                                </w:rPr>
                                <m:t>V</m:t>
                              </m:r>
                            </m:e>
                            <m:sub>
                              <m:r>
                                <w:rPr>
                                  <w:rFonts w:ascii="Cambria Math" w:hAnsi="Cambria Math"/>
                                </w:rPr>
                                <m:t>m</m:t>
                              </m:r>
                            </m:sub>
                          </m:sSub>
                          <m:d>
                            <m:dPr>
                              <m:ctrlPr>
                                <w:rPr>
                                  <w:rFonts w:ascii="Cambria Math" w:hAnsi="Cambria Math"/>
                                  <w:i/>
                                </w:rPr>
                              </m:ctrlPr>
                            </m:dPr>
                            <m:e>
                              <m:r>
                                <w:rPr>
                                  <w:rFonts w:ascii="Cambria Math" w:hAnsi="Cambria Math"/>
                                </w:rPr>
                                <m:t>t=0,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τ</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x</m:t>
                              </m:r>
                            </m:sub>
                          </m:sSub>
                          <m:r>
                            <w:rPr>
                              <w:rFonts w:ascii="Cambria Math" w:hAnsi="Cambria Math"/>
                            </w:rPr>
                            <m:t>(x)</m:t>
                          </m:r>
                        </m:oMath>
                      </m:oMathPara>
                    </w:p>
                  </w:txbxContent>
                </v:textbox>
                <w10:wrap type="square" anchorx="margin"/>
              </v:shape>
            </w:pict>
          </mc:Fallback>
        </mc:AlternateContent>
      </w:r>
    </w:p>
    <w:p w14:paraId="21D474C1" w14:textId="047E1879" w:rsidR="001951C9" w:rsidRDefault="00216D17" w:rsidP="00216D17">
      <w:pPr>
        <w:ind w:left="1440" w:firstLine="720"/>
        <w:jc w:val="right"/>
      </w:pPr>
      <w:r>
        <w:t xml:space="preserve">               </w:t>
      </w:r>
      <w:r>
        <w:tab/>
      </w:r>
      <w:r>
        <w:tab/>
        <w:t xml:space="preserve">              (1-1)</w:t>
      </w:r>
    </w:p>
    <w:p w14:paraId="5FF08FD4" w14:textId="15F88A22" w:rsidR="00F43319" w:rsidRDefault="001E5C19" w:rsidP="00F43319">
      <w:r>
        <w:rPr>
          <w:noProof/>
          <w:lang w:val="es-AR"/>
        </w:rPr>
        <w:drawing>
          <wp:anchor distT="0" distB="0" distL="114300" distR="114300" simplePos="0" relativeHeight="251668480" behindDoc="0" locked="0" layoutInCell="1" allowOverlap="1" wp14:anchorId="14BBE52F" wp14:editId="5171A691">
            <wp:simplePos x="0" y="0"/>
            <wp:positionH relativeFrom="margin">
              <wp:posOffset>1577340</wp:posOffset>
            </wp:positionH>
            <wp:positionV relativeFrom="paragraph">
              <wp:posOffset>1339795</wp:posOffset>
            </wp:positionV>
            <wp:extent cx="2920291" cy="1621790"/>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IS - Figura 1-12.png"/>
                    <pic:cNvPicPr/>
                  </pic:nvPicPr>
                  <pic:blipFill rotWithShape="1">
                    <a:blip r:embed="rId47">
                      <a:extLst>
                        <a:ext uri="{28A0092B-C50C-407E-A947-70E740481C1C}">
                          <a14:useLocalDpi xmlns:a14="http://schemas.microsoft.com/office/drawing/2010/main" val="0"/>
                        </a:ext>
                      </a:extLst>
                    </a:blip>
                    <a:srcRect b="6657"/>
                    <a:stretch/>
                  </pic:blipFill>
                  <pic:spPr bwMode="auto">
                    <a:xfrm>
                      <a:off x="0" y="0"/>
                      <a:ext cx="2920291" cy="1621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Tomando como base del análisis la FA, en la aplicación particular de los artículos mencionados, se utilizaron arreglos de electrodos a fin de generar perfiles de electroestimulación sobre la yema del dedo, para generar la estimulación direccionada de distintos mecanorreceptores. Es en este punto donde se propone una forma de onda, presentada en la Fig. (1-12), para cada electrodo individual, que será la base varias aplicaciones posteriores y es la señal seleccionada para la aplicación del presente desarrollo.</w:t>
      </w:r>
    </w:p>
    <w:p w14:paraId="19510EAF" w14:textId="31342AC9" w:rsidR="001E5C19" w:rsidRDefault="001E5C19" w:rsidP="00F43319"/>
    <w:p w14:paraId="09301D98" w14:textId="77777777" w:rsidR="001E5C19" w:rsidRDefault="001E5C19" w:rsidP="00F43319"/>
    <w:p w14:paraId="2CC92896" w14:textId="77777777" w:rsidR="001E5C19" w:rsidRDefault="001E5C19" w:rsidP="00F43319"/>
    <w:p w14:paraId="4341D6C8" w14:textId="77777777" w:rsidR="00210A39" w:rsidRDefault="00210A39" w:rsidP="007A40C7">
      <w:pPr>
        <w:ind w:firstLine="0"/>
        <w:jc w:val="center"/>
        <w:rPr>
          <w:i/>
          <w:iCs/>
          <w:color w:val="000000" w:themeColor="text1"/>
          <w:sz w:val="22"/>
          <w:szCs w:val="22"/>
        </w:rPr>
      </w:pPr>
    </w:p>
    <w:p w14:paraId="5FC27441" w14:textId="477F9103" w:rsidR="001E5C19" w:rsidRDefault="001E5C19" w:rsidP="00210A39">
      <w:pPr>
        <w:ind w:firstLine="0"/>
        <w:jc w:val="center"/>
        <w:rPr>
          <w:color w:val="000000" w:themeColor="text1"/>
          <w:sz w:val="22"/>
          <w:szCs w:val="22"/>
        </w:rPr>
      </w:pPr>
      <w:r>
        <w:rPr>
          <w:i/>
          <w:iCs/>
          <w:color w:val="000000" w:themeColor="text1"/>
          <w:sz w:val="22"/>
          <w:szCs w:val="22"/>
        </w:rPr>
        <w:t>Figura 1-12</w:t>
      </w:r>
      <w:r w:rsidRPr="4CA20F83">
        <w:rPr>
          <w:i/>
          <w:iCs/>
          <w:color w:val="000000" w:themeColor="text1"/>
          <w:sz w:val="22"/>
          <w:szCs w:val="22"/>
        </w:rPr>
        <w:t>:</w:t>
      </w:r>
      <w:r>
        <w:rPr>
          <w:i/>
          <w:iCs/>
          <w:color w:val="000000" w:themeColor="text1"/>
          <w:sz w:val="22"/>
          <w:szCs w:val="22"/>
        </w:rPr>
        <w:t xml:space="preserve"> </w:t>
      </w:r>
      <w:r w:rsidR="00DF7DB8">
        <w:rPr>
          <w:color w:val="000000" w:themeColor="text1"/>
          <w:sz w:val="22"/>
          <w:szCs w:val="22"/>
        </w:rPr>
        <w:t xml:space="preserve">Forma de onda para electroestimulación seleccionada (Fuente: referencia </w:t>
      </w:r>
      <w:r w:rsidR="00DF7DB8" w:rsidRPr="00436E6B">
        <w:rPr>
          <w:noProof/>
        </w:rPr>
        <w:t>[29]</w:t>
      </w:r>
      <w:r w:rsidR="00DF7DB8">
        <w:rPr>
          <w:color w:val="000000" w:themeColor="text1"/>
          <w:sz w:val="22"/>
          <w:szCs w:val="22"/>
        </w:rPr>
        <w:t>)</w:t>
      </w:r>
    </w:p>
    <w:p w14:paraId="4A66F689" w14:textId="56192F62" w:rsidR="007D7440" w:rsidRDefault="007D7440" w:rsidP="007D7440">
      <w:pPr>
        <w:pStyle w:val="Ttulo4"/>
        <w:numPr>
          <w:ilvl w:val="3"/>
          <w:numId w:val="7"/>
        </w:numPr>
      </w:pPr>
      <w:r>
        <w:lastRenderedPageBreak/>
        <w:t>El hardware para electroestimulación</w:t>
      </w:r>
    </w:p>
    <w:p w14:paraId="2A030717" w14:textId="18AC20CA" w:rsidR="001B54DB" w:rsidRDefault="001B54DB" w:rsidP="001B54DB">
      <w:r>
        <w:t>A partir de las trabajos detallados en el apartado anterior, en paso siguiente en determinar las características técnicas del hardware electrónico necesario para garantizar una electroestimulación exitosa. Un detalle no menor es que la mayoría de los trabajos citados están centrados en la generación de sensaciones táctiles a nivel de la yema de los dedos, que como ya se ha comentado, corresponde a piel glabra, con una gran densidad de mecanorreceptores por cm</w:t>
      </w:r>
      <w:r w:rsidRPr="001B54DB">
        <w:t>2</w:t>
      </w:r>
      <w:r>
        <w:t xml:space="preserve"> e incluso la presencia de los corpúsculos de Meissner, de gran sensibilidad, pero ausentes en la piel con vello, que corresponde a la presente a nivel de brazo y antebrazo.</w:t>
      </w:r>
    </w:p>
    <w:p w14:paraId="1E729F01" w14:textId="3EE66331" w:rsidR="001B54DB" w:rsidRDefault="00F67591" w:rsidP="001B54DB">
      <w:r>
        <w:rPr>
          <w:noProof/>
          <w:lang w:val="es-AR"/>
        </w:rPr>
        <w:drawing>
          <wp:anchor distT="0" distB="0" distL="114300" distR="114300" simplePos="0" relativeHeight="251670528" behindDoc="0" locked="0" layoutInCell="1" allowOverlap="1" wp14:anchorId="050E6DDE" wp14:editId="5F11D041">
            <wp:simplePos x="0" y="0"/>
            <wp:positionH relativeFrom="margin">
              <wp:align>left</wp:align>
            </wp:positionH>
            <wp:positionV relativeFrom="paragraph">
              <wp:posOffset>1789844</wp:posOffset>
            </wp:positionV>
            <wp:extent cx="6120130" cy="2417445"/>
            <wp:effectExtent l="0" t="0" r="0" b="1905"/>
            <wp:wrapNone/>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ESIS - Figura 1-13.png"/>
                    <pic:cNvPicPr/>
                  </pic:nvPicPr>
                  <pic:blipFill>
                    <a:blip r:embed="rId48">
                      <a:extLst>
                        <a:ext uri="{28A0092B-C50C-407E-A947-70E740481C1C}">
                          <a14:useLocalDpi xmlns:a14="http://schemas.microsoft.com/office/drawing/2010/main" val="0"/>
                        </a:ext>
                      </a:extLst>
                    </a:blip>
                    <a:stretch>
                      <a:fillRect/>
                    </a:stretch>
                  </pic:blipFill>
                  <pic:spPr>
                    <a:xfrm>
                      <a:off x="0" y="0"/>
                      <a:ext cx="6120130" cy="2417445"/>
                    </a:xfrm>
                    <a:prstGeom prst="rect">
                      <a:avLst/>
                    </a:prstGeom>
                  </pic:spPr>
                </pic:pic>
              </a:graphicData>
            </a:graphic>
          </wp:anchor>
        </w:drawing>
      </w:r>
      <w:r w:rsidR="001B54DB">
        <w:t xml:space="preserve">Ante esta situación, resulta necesario contar con un hardware versátil, que si bien haya sido puesto a prueba a nivel de piel glabra, posea las funcionalidades para configurar los parámetros de la señal, a fin de poder realizar los ajustes necesarios en la electroestimulación para explorar las sensaciones generadas en zonas de la piel no documentadas. Con este objetivo, se profundizó en el circuito propuesto en </w:t>
      </w:r>
      <w:r w:rsidR="001B54DB">
        <w:fldChar w:fldCharType="begin" w:fldLock="1"/>
      </w:r>
      <w:r w:rsidR="00206FD2">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1]","plainTextFormattedCitation":"[31]","previouslyFormattedCitation":"[31]"},"properties":{"noteIndex":0},"schema":"https://github.com/citation-style-language/schema/raw/master/csl-citation.json"}</w:instrText>
      </w:r>
      <w:r w:rsidR="001B54DB">
        <w:fldChar w:fldCharType="separate"/>
      </w:r>
      <w:r w:rsidR="001B54DB" w:rsidRPr="001B54DB">
        <w:rPr>
          <w:noProof/>
        </w:rPr>
        <w:t>[31]</w:t>
      </w:r>
      <w:r w:rsidR="001B54DB">
        <w:fldChar w:fldCharType="end"/>
      </w:r>
      <w:r w:rsidR="00734435">
        <w:t xml:space="preserve">, que en la Fig. (1-13) se presenta el diagrama en bloques original propuesto por el autor y el detalle de la celda de conversión tensión-corriente, de gran importancia dado que es la que se vincula directamente con el usuario. </w:t>
      </w:r>
    </w:p>
    <w:p w14:paraId="779474AF" w14:textId="4EDA34E5" w:rsidR="00734435" w:rsidRDefault="00734435" w:rsidP="00F67591">
      <w:pPr>
        <w:ind w:firstLine="0"/>
      </w:pPr>
    </w:p>
    <w:p w14:paraId="496F450C" w14:textId="77777777" w:rsidR="00F67591" w:rsidRDefault="00F67591" w:rsidP="00F67591">
      <w:pPr>
        <w:ind w:firstLine="0"/>
      </w:pPr>
    </w:p>
    <w:p w14:paraId="0F9F7F28" w14:textId="77777777" w:rsidR="00F67591" w:rsidRDefault="00F67591" w:rsidP="00F67591">
      <w:pPr>
        <w:ind w:firstLine="0"/>
      </w:pPr>
    </w:p>
    <w:p w14:paraId="74DDE770" w14:textId="77777777" w:rsidR="00F67591" w:rsidRDefault="00F67591" w:rsidP="00F67591">
      <w:pPr>
        <w:ind w:firstLine="0"/>
      </w:pPr>
    </w:p>
    <w:p w14:paraId="00049F97" w14:textId="77777777" w:rsidR="00F67591" w:rsidRDefault="00F67591" w:rsidP="00F67591">
      <w:pPr>
        <w:ind w:firstLine="0"/>
      </w:pPr>
    </w:p>
    <w:p w14:paraId="4C6B068C" w14:textId="77777777" w:rsidR="00F67591" w:rsidRDefault="00F67591" w:rsidP="00F67591">
      <w:pPr>
        <w:ind w:firstLine="0"/>
      </w:pPr>
    </w:p>
    <w:p w14:paraId="40E70685" w14:textId="77777777" w:rsidR="00F67591" w:rsidRDefault="00F67591" w:rsidP="00F67591">
      <w:pPr>
        <w:ind w:firstLine="0"/>
      </w:pPr>
    </w:p>
    <w:p w14:paraId="54DBB2EA" w14:textId="0D0DF372" w:rsidR="00F67591" w:rsidRDefault="00F67591" w:rsidP="00F67591">
      <w:pPr>
        <w:ind w:firstLine="0"/>
        <w:jc w:val="center"/>
        <w:rPr>
          <w:color w:val="000000" w:themeColor="text1"/>
          <w:sz w:val="22"/>
          <w:szCs w:val="22"/>
        </w:rPr>
      </w:pPr>
      <w:r>
        <w:rPr>
          <w:i/>
          <w:iCs/>
          <w:color w:val="000000" w:themeColor="text1"/>
          <w:sz w:val="22"/>
          <w:szCs w:val="22"/>
        </w:rPr>
        <w:t>Figura 1-13</w:t>
      </w:r>
      <w:r w:rsidRPr="4CA20F83">
        <w:rPr>
          <w:i/>
          <w:iCs/>
          <w:color w:val="000000" w:themeColor="text1"/>
          <w:sz w:val="22"/>
          <w:szCs w:val="22"/>
        </w:rPr>
        <w:t>:</w:t>
      </w:r>
      <w:r>
        <w:rPr>
          <w:i/>
          <w:iCs/>
          <w:color w:val="000000" w:themeColor="text1"/>
          <w:sz w:val="22"/>
          <w:szCs w:val="22"/>
        </w:rPr>
        <w:t xml:space="preserve"> </w:t>
      </w:r>
      <w:r>
        <w:rPr>
          <w:iCs/>
          <w:color w:val="000000" w:themeColor="text1"/>
          <w:sz w:val="22"/>
          <w:szCs w:val="22"/>
        </w:rPr>
        <w:t xml:space="preserve">(a) Diagrama en bloques del electroestimulador propuesto original; (b) </w:t>
      </w:r>
      <w:r>
        <w:rPr>
          <w:color w:val="000000" w:themeColor="text1"/>
          <w:sz w:val="22"/>
          <w:szCs w:val="22"/>
        </w:rPr>
        <w:t xml:space="preserve">Media celda del conversor tensión-corriente (para corriente catódica) (Fuente: referencia </w:t>
      </w:r>
      <w:r>
        <w:fldChar w:fldCharType="begin" w:fldLock="1"/>
      </w:r>
      <w:r w:rsidR="00206FD2">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1]","plainTextFormattedCitation":"[31]","previouslyFormattedCitation":"[31]"},"properties":{"noteIndex":0},"schema":"https://github.com/citation-style-language/schema/raw/master/csl-citation.json"}</w:instrText>
      </w:r>
      <w:r>
        <w:fldChar w:fldCharType="separate"/>
      </w:r>
      <w:r w:rsidRPr="001B54DB">
        <w:rPr>
          <w:noProof/>
        </w:rPr>
        <w:t>[31]</w:t>
      </w:r>
      <w:r>
        <w:fldChar w:fldCharType="end"/>
      </w:r>
      <w:r>
        <w:rPr>
          <w:color w:val="000000" w:themeColor="text1"/>
          <w:sz w:val="22"/>
          <w:szCs w:val="22"/>
        </w:rPr>
        <w:t>)</w:t>
      </w:r>
    </w:p>
    <w:p w14:paraId="4BB76AF3" w14:textId="26D5F29A" w:rsidR="007D7440" w:rsidRPr="007D7440" w:rsidRDefault="00206FD2" w:rsidP="00206FD2">
      <w:r>
        <w:t xml:space="preserve">El circuito planteado posee una performance documentada, dado que ha sido aplicado para la realización de estudios de varios aspectos funcionales del fenómeno de electroestimulación como las características V-I de la interface electrodo-piel </w:t>
      </w:r>
      <w:r>
        <w:fldChar w:fldCharType="begin" w:fldLock="1"/>
      </w:r>
      <w:r>
        <w:instrText>ADDIN CSL_CITATION {"citationItems":[{"id":"ITEM-1","itemData":{"author":[{"dropping-particle":"","family":"Kaczmarek","given":"Kurt A","non-dropping-particle":"","parse-names":false,"suffix":""},{"dropping-particle":"","family":"Webster","given":"John G","non-dropping-particle":"","parse-names":false,"suffix":""}],"id":"ITEM-1","issued":{"date-parts":[["1989"]]},"page":"2-3","title":"Kaczmarek - VOLTAGE-CURRENT CHARACTERISTICS OF THE ELECTROTACTILE SKIN-ELECTRODE INTERFACE","type":"article-journal"},"uris":["http://www.mendeley.com/documents/?uuid=ab83b45f-7425-4126-9f17-95037a4582f2"]}],"mendeley":{"formattedCitation":"[32]","plainTextFormattedCitation":"[32]","previouslyFormattedCitation":"[32]"},"properties":{"noteIndex":0},"schema":"https://github.com/citation-style-language/schema/raw/master/csl-citation.json"}</w:instrText>
      </w:r>
      <w:r>
        <w:fldChar w:fldCharType="separate"/>
      </w:r>
      <w:r w:rsidRPr="00206FD2">
        <w:rPr>
          <w:noProof/>
        </w:rPr>
        <w:t>[32]</w:t>
      </w:r>
      <w:r>
        <w:fldChar w:fldCharType="end"/>
      </w:r>
      <w:r>
        <w:t xml:space="preserve"> y las variaciones del umbral se sensibilidad ante la electroestimulación </w:t>
      </w:r>
      <w:r>
        <w:fldChar w:fldCharType="begin" w:fldLock="1"/>
      </w:r>
      <w:r w:rsidR="00DC21D0">
        <w:instrText>ADDIN CSL_CITATION {"citationItems":[{"id":"ITEM-1","itemData":{"author":[{"dropping-particle":"","family":"Kaczmarek","given":"Kurt A","non-dropping-particle":"","parse-names":false,"suffix":""},{"dropping-particle":"","family":"Webster","given":"John G","non-dropping-particle":"","parse-names":false,"suffix":""},{"dropping-particle":"","family":"Radwin","given":"Robert G","non-dropping-particle":"","parse-names":false,"suffix":""},{"dropping-particle":"","family":"Wi","given":"Madison","non-dropping-particle":"","parse-names":false,"suffix":""}],"id":"ITEM-1","issue":"3","issued":{"date-parts":[["1990"]]},"page":"1060-1061","title":"PERIODIC VARIATIONS IN THE ELECTROTACTILE","type":"article-journal","volume":"12"},"uris":["http://www.mendeley.com/documents/?uuid=609a3aa2-61f1-426b-8c8b-69a2eb888a6e"]}],"mendeley":{"formattedCitation":"[33]","plainTextFormattedCitation":"[33]","previouslyFormattedCitation":"[33]"},"properties":{"noteIndex":0},"schema":"https://github.com/citation-style-language/schema/raw/master/csl-citation.json"}</w:instrText>
      </w:r>
      <w:r>
        <w:fldChar w:fldCharType="separate"/>
      </w:r>
      <w:r w:rsidRPr="00206FD2">
        <w:rPr>
          <w:noProof/>
        </w:rPr>
        <w:t>[33]</w:t>
      </w:r>
      <w:r>
        <w:fldChar w:fldCharType="end"/>
      </w:r>
      <w:r>
        <w:t>. Trabajando sobre el sistema de control, se propone generar las configuraciones necesarias que permita ampliar los márgenes de funcionamiento para poder realizar un estudio exploratorio para la determinación de umbrales táctiles a nivel de brazo y antebrazo.</w:t>
      </w:r>
    </w:p>
    <w:p w14:paraId="11412891" w14:textId="448C0C0F" w:rsidR="007D7440" w:rsidRPr="007D7440" w:rsidRDefault="007D7440" w:rsidP="007D7440">
      <w:pPr>
        <w:pStyle w:val="Ttulo4"/>
        <w:numPr>
          <w:ilvl w:val="3"/>
          <w:numId w:val="7"/>
        </w:numPr>
      </w:pPr>
      <w:r>
        <w:lastRenderedPageBreak/>
        <w:t>La técnica para electroestimulación</w:t>
      </w:r>
    </w:p>
    <w:p w14:paraId="00A02E48" w14:textId="4F934707" w:rsidR="001C77A0" w:rsidRDefault="00DC21D0" w:rsidP="001C77A0">
      <w:r>
        <w:t xml:space="preserve">Determinada la forma de onda y el hardware necesario para su generación y aplicación a un usuario de la señal de electroestimulación táctil, resto proponer la metodología para su aplicación y cuáles serán los parámetros configurables de la señal. En este aspecto, se toma como referencia los estudios realizados en la aplicación de electroestimulación táctil no invasiva para la digitalización de texto en Braille propuesta y desarrollada en </w:t>
      </w:r>
      <w:r>
        <w:fldChar w:fldCharType="begin" w:fldLock="1"/>
      </w:r>
      <w:r>
        <w:instrText>ADDIN CSL_CITATION {"citationItems":[{"id":"ITEM-1","itemData":{"DOI":"10.1109/IEMBS.2010.5627501","ISBN":"9781424441235","abstract":"This work is an assistive technology for people with visual disabilities and aims to facilitate access to written information in order to achieve better social inclusion and integration into work and educational activities. Two methods of electrical stimulation (by current and voltage) of the mechanoreceptors was tested to obtain tactile sensations on the fingertip. Current and voltage stimulation were tested in a Braille cell and line prototype, respectively. These prototypes are evaluated in 33 blind and visually impaired subjects. The result of experimentation with both methods showed that electrical stimulation causes sensations of touch defined in the fingertip. Better results in the Braille characters reading were obtained with current stimulation (85% accuracy). However this form of stimulation causes uncomfortable sensations. The latter feeling was minimized with the method of voltage stimulation, but with low efficiency (50% accuracy) in terms of identification of the characters. We concluded that electrical stimulation is a promising method for the development of a simple and unexpensive Braille reading system for blind people. We observed that voltage stimulation is preferred by the users. However, more experimental tests must be carry out in order to find the optimum values of the stimulus parameters and increase the accuracy the Braille characters reading. © 2010 IEEE.","author":[{"dropping-particle":"","family":"Echenique","given":"Ana María","non-dropping-particle":"","parse-names":false,"suffix":""},{"dropping-particle":"","family":"Graffigna","given":"J P","non-dropping-particle":"","parse-names":false,"suffix":""},{"dropping-particle":"","family":"Mut","given":"Vicente","non-dropping-particle":"","parse-names":false,"suffix":""}],"container-title":"2010 Annual International Conference of the IEEE Engineering in Medicine and Biology Society, EMBC'10","id":"ITEM-1","issued":{"date-parts":[["2010"]]},"page":"5827-5830","title":"Electrocutaneous stimulation system for Braille reading","type":"article-journal"},"uris":["http://www.mendeley.com/documents/?uuid=9f770e9c-515b-4234-81c3-d0019fc4916c"]},{"id":"ITEM-2","itemData":{"DOI":"10.1088/1742-6596/332/1/012044","ISSN":"17426596","abstract":"Within the field of Rehabilitation Engineering, this work is aimed at identifying the optimal parameters of electric current stimulus which activate the nervous axons of mecanoreceptors found in the fingertip, allowing, this way, to resemble tactile senses. These sensorial feelings can be used by aiding technological means, namely, the sensorial substitution technology, in an attempt to render information to blind people through the tactile sense. The physical pressure on sensorial areas (fingertips) used for reading activities through the Braille System is the main effect that is imitated and studied in this research work. An experimental aiding prototype for Braille reading research has been developed and tested with blinds and reduced vision people, with highly satisfactory results.","author":[{"dropping-particle":"","family":"Echenique","given":"A. M.","non-dropping-particle":"","parse-names":false,"suffix":""},{"dropping-particle":"","family":"Graffigna","given":"J P","non-dropping-particle":"","parse-names":false,"suffix":""}],"container-title":"Journal of Physics: Conference Series","id":"ITEM-2","issue":"1","issued":{"date-parts":[["2011"]]},"page":"1-9","title":"Electrical stimulation of mechanoreceptors","type":"article-journal","volume":"332"},"uris":["http://www.mendeley.com/documents/?uuid=9942ad98-30a9-4911-88e1-3c1d14f9c34d"]},{"id":"ITEM-3","itemData":{"author":[{"dropping-particle":"","family":"Echenique","given":"A M","non-dropping-particle":"","parse-names":false,"suffix":""},{"dropping-particle":"","family":"Graffigna","given":"J P","non-dropping-particle":"","parse-names":false,"suffix":""},{"dropping-particle":"","family":"Mut","given":"V","non-dropping-particle":"","parse-names":false,"suffix":""}],"id":"ITEM-3","issue":"2","issued":{"date-parts":[["2011"]]},"page":"607-610","title":"Selección de Parámetros Óptimos para la Electroestimulación Cutánea en Personas Ciegas","type":"article-journal"},"uris":["http://www.mendeley.com/documents/?uuid=ba0ded43-15af-418d-8676-08455681e510"]}],"mendeley":{"formattedCitation":"[24], [34], [35]","manualFormatting":"[24], [34] y [35]","plainTextFormattedCitation":"[24], [34], [35]"},"properties":{"noteIndex":0},"schema":"https://github.com/citation-style-language/schema/raw/master/csl-citation.json"}</w:instrText>
      </w:r>
      <w:r>
        <w:fldChar w:fldCharType="separate"/>
      </w:r>
      <w:r>
        <w:rPr>
          <w:noProof/>
        </w:rPr>
        <w:t>[24], [34] y</w:t>
      </w:r>
      <w:r w:rsidRPr="00DC21D0">
        <w:rPr>
          <w:noProof/>
        </w:rPr>
        <w:t xml:space="preserve"> [35]</w:t>
      </w:r>
      <w:r>
        <w:fldChar w:fldCharType="end"/>
      </w:r>
      <w:r>
        <w:t>.</w:t>
      </w:r>
    </w:p>
    <w:p w14:paraId="485209A7" w14:textId="43A8C326" w:rsidR="00534BA5" w:rsidRPr="00E66C08" w:rsidRDefault="00DC21D0" w:rsidP="00E66C08">
      <w:r>
        <w:t>En estos desarrollos, tomando como base la señal presentada en la Fig. (1-12), se establecen una seria de valores discretos temporales, planteando tres valores de ciclo de trabajo (CT), 16%, 12% y 8% (definidos a partir del período de la corriente anódica sobre el de la corriente catódica) y para cada CT, variaciones de la frecuencia de la señal entre 278 Hz y 1111 Hz. Los saltos de frecuencia son una consecuencia de tomar como variable independiente el ando del pulso de la corriente anódica (saliente del usuario)</w:t>
      </w:r>
      <w:r w:rsidR="00026FDF">
        <w:t xml:space="preserve"> entre los márgenes desde 150 us hasta 300 us, con pasos de a 10 us, para cada CT.</w:t>
      </w:r>
    </w:p>
    <w:p w14:paraId="14D744AB" w14:textId="26CE438D" w:rsidR="00C84667" w:rsidRDefault="00C84667" w:rsidP="001C77A0">
      <w:r>
        <w:t>Una característica importante es que debe mantenerse a lo largo del estudio la equivalencia entre las áreas positiva y negativa, esto implica mantener el flujo de carga neto nulo a través de la interfaz electrodo-piel, para evitar lesiones en los puntos de estimulación.</w:t>
      </w:r>
      <w:r w:rsidR="00534BA5">
        <w:t xml:space="preserve"> En la Tabla (1-1) se presentan los valores del ensayo propuesto.</w:t>
      </w:r>
    </w:p>
    <w:p w14:paraId="37D5B7D0" w14:textId="2EF9E3E6" w:rsidR="00534BA5" w:rsidRPr="00534BA5" w:rsidRDefault="00E66C08" w:rsidP="00E66C08">
      <w:pPr>
        <w:tabs>
          <w:tab w:val="left" w:pos="7513"/>
          <w:tab w:val="left" w:pos="7655"/>
        </w:tabs>
        <w:ind w:left="1134" w:right="1133" w:firstLine="0"/>
      </w:pPr>
      <w:bookmarkStart w:id="0" w:name="_GoBack"/>
      <w:bookmarkEnd w:id="0"/>
      <w:r>
        <w:rPr>
          <w:noProof/>
          <w:lang w:val="es-AR"/>
        </w:rPr>
        <w:drawing>
          <wp:anchor distT="0" distB="0" distL="114300" distR="114300" simplePos="0" relativeHeight="251672576" behindDoc="0" locked="0" layoutInCell="1" allowOverlap="1" wp14:anchorId="7F31B40F" wp14:editId="2F1EE9FD">
            <wp:simplePos x="0" y="0"/>
            <wp:positionH relativeFrom="column">
              <wp:posOffset>1840230</wp:posOffset>
            </wp:positionH>
            <wp:positionV relativeFrom="paragraph">
              <wp:posOffset>425202</wp:posOffset>
            </wp:positionV>
            <wp:extent cx="2353264" cy="3555446"/>
            <wp:effectExtent l="0" t="0" r="9525" b="6985"/>
            <wp:wrapNone/>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57609" cy="356201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4BA5">
        <w:rPr>
          <w:i/>
          <w:iCs/>
          <w:color w:val="000000" w:themeColor="text1"/>
          <w:sz w:val="22"/>
          <w:szCs w:val="22"/>
        </w:rPr>
        <w:t>Tabla 1-1</w:t>
      </w:r>
      <w:r w:rsidR="00534BA5" w:rsidRPr="4CA20F83">
        <w:rPr>
          <w:i/>
          <w:iCs/>
          <w:color w:val="000000" w:themeColor="text1"/>
          <w:sz w:val="22"/>
          <w:szCs w:val="22"/>
        </w:rPr>
        <w:t>:</w:t>
      </w:r>
      <w:r w:rsidR="00534BA5">
        <w:rPr>
          <w:i/>
          <w:iCs/>
          <w:color w:val="000000" w:themeColor="text1"/>
          <w:sz w:val="22"/>
          <w:szCs w:val="22"/>
        </w:rPr>
        <w:t xml:space="preserve"> </w:t>
      </w:r>
      <w:r>
        <w:rPr>
          <w:iCs/>
          <w:color w:val="000000" w:themeColor="text1"/>
          <w:sz w:val="22"/>
          <w:szCs w:val="22"/>
        </w:rPr>
        <w:t>Valores de frecuencia y CT a configurar para el proceso de electroestimulación y determinación de umbrales táctiles</w:t>
      </w:r>
      <w:r w:rsidR="00534BA5">
        <w:rPr>
          <w:iCs/>
          <w:color w:val="000000" w:themeColor="text1"/>
          <w:sz w:val="22"/>
          <w:szCs w:val="22"/>
        </w:rPr>
        <w:t xml:space="preserve"> </w:t>
      </w:r>
      <w:r w:rsidR="00534BA5">
        <w:rPr>
          <w:color w:val="000000" w:themeColor="text1"/>
          <w:sz w:val="22"/>
          <w:szCs w:val="22"/>
        </w:rPr>
        <w:t xml:space="preserve">(Fuente: referencia </w:t>
      </w:r>
      <w:r w:rsidR="00534BA5">
        <w:fldChar w:fldCharType="begin" w:fldLock="1"/>
      </w:r>
      <w:r>
        <w:instrText>ADDIN CSL_CITATION {"citationItems":[{"id":"ITEM-1","itemData":{"author":[{"dropping-particle":"","family":"Kaczmarek","given":"Kurt A","non-dropping-particle":"","parse-names":false,"suffix":""},{"dropping-particle":"","family":"Member","given":"Student","non-dropping-particle":"","parse-names":false,"suffix":""},{"dropping-particle":"","family":"Kramer","given":"Kevin M","non-dropping-particle":"","parse-names":false,"suffix":""},{"dropping-particle":"","family":"Member","given":"Student","non-dropping-particle":"","parse-names":false,"suffix":""},{"dropping-particle":"","family":"Webster","given":"John G","non-dropping-particle":"","parse-names":false,"suffix":""},{"dropping-particle":"","family":"Radwin","given":"Robert G","non-dropping-particle":"","parse-names":false,"suffix":""}],"id":"ITEM-1","issue":"9102473","issued":{"date-parts":[["1991"]]},"title":"A 16-Channel 8-Parameter Waveform Electrotactile Stimulation System","type":"article-journal"},"uris":["http://www.mendeley.com/documents/?uuid=eee08b95-2fb3-406e-ad97-3b42bb7e286f"]}],"mendeley":{"formattedCitation":"[31]","manualFormatting":"[34]","plainTextFormattedCitation":"[31]","previouslyFormattedCitation":"[31]"},"properties":{"noteIndex":0},"schema":"https://github.com/citation-style-language/schema/raw/master/csl-citation.json"}</w:instrText>
      </w:r>
      <w:r w:rsidR="00534BA5">
        <w:fldChar w:fldCharType="separate"/>
      </w:r>
      <w:r>
        <w:rPr>
          <w:noProof/>
        </w:rPr>
        <w:t>[34</w:t>
      </w:r>
      <w:r w:rsidR="00534BA5" w:rsidRPr="001B54DB">
        <w:rPr>
          <w:noProof/>
        </w:rPr>
        <w:t>]</w:t>
      </w:r>
      <w:r w:rsidR="00534BA5">
        <w:fldChar w:fldCharType="end"/>
      </w:r>
      <w:r>
        <w:t>).</w:t>
      </w:r>
    </w:p>
    <w:p w14:paraId="1CF969B3" w14:textId="6A0FA0A9" w:rsidR="00534BA5" w:rsidRDefault="00534BA5" w:rsidP="00534BA5">
      <w:pPr>
        <w:ind w:firstLine="0"/>
        <w:jc w:val="center"/>
        <w:rPr>
          <w:i/>
          <w:iCs/>
          <w:color w:val="000000" w:themeColor="text1"/>
          <w:sz w:val="22"/>
          <w:szCs w:val="22"/>
        </w:rPr>
      </w:pPr>
    </w:p>
    <w:p w14:paraId="2758C847" w14:textId="77777777" w:rsidR="00534BA5" w:rsidRDefault="00534BA5" w:rsidP="00534BA5">
      <w:pPr>
        <w:ind w:firstLine="0"/>
        <w:jc w:val="center"/>
        <w:rPr>
          <w:i/>
          <w:iCs/>
          <w:color w:val="000000" w:themeColor="text1"/>
          <w:sz w:val="22"/>
          <w:szCs w:val="22"/>
        </w:rPr>
      </w:pPr>
    </w:p>
    <w:p w14:paraId="140813E1" w14:textId="77777777" w:rsidR="00534BA5" w:rsidRDefault="00534BA5" w:rsidP="00534BA5">
      <w:pPr>
        <w:ind w:firstLine="0"/>
        <w:jc w:val="center"/>
        <w:rPr>
          <w:i/>
          <w:iCs/>
          <w:color w:val="000000" w:themeColor="text1"/>
          <w:sz w:val="22"/>
          <w:szCs w:val="22"/>
        </w:rPr>
      </w:pPr>
    </w:p>
    <w:p w14:paraId="269C47B6" w14:textId="77777777" w:rsidR="00534BA5" w:rsidRDefault="00534BA5" w:rsidP="00534BA5">
      <w:pPr>
        <w:ind w:firstLine="0"/>
        <w:rPr>
          <w:i/>
          <w:iCs/>
          <w:color w:val="000000" w:themeColor="text1"/>
          <w:sz w:val="22"/>
          <w:szCs w:val="22"/>
        </w:rPr>
      </w:pPr>
    </w:p>
    <w:p w14:paraId="64520B04" w14:textId="77777777" w:rsidR="00534BA5" w:rsidRDefault="00534BA5" w:rsidP="00534BA5">
      <w:pPr>
        <w:ind w:firstLine="0"/>
        <w:rPr>
          <w:i/>
          <w:iCs/>
          <w:color w:val="000000" w:themeColor="text1"/>
          <w:sz w:val="22"/>
          <w:szCs w:val="22"/>
        </w:rPr>
      </w:pPr>
    </w:p>
    <w:p w14:paraId="3A7D7E6E" w14:textId="77777777" w:rsidR="00534BA5" w:rsidRDefault="00534BA5" w:rsidP="00534BA5">
      <w:pPr>
        <w:ind w:firstLine="0"/>
        <w:rPr>
          <w:i/>
          <w:iCs/>
          <w:color w:val="000000" w:themeColor="text1"/>
          <w:sz w:val="22"/>
          <w:szCs w:val="22"/>
        </w:rPr>
      </w:pPr>
    </w:p>
    <w:p w14:paraId="7B6823F7" w14:textId="77777777" w:rsidR="00534BA5" w:rsidRDefault="00534BA5" w:rsidP="00534BA5">
      <w:pPr>
        <w:ind w:firstLine="0"/>
        <w:rPr>
          <w:i/>
          <w:iCs/>
          <w:color w:val="000000" w:themeColor="text1"/>
          <w:sz w:val="22"/>
          <w:szCs w:val="22"/>
        </w:rPr>
      </w:pPr>
    </w:p>
    <w:p w14:paraId="5F6FE21B" w14:textId="77777777" w:rsidR="005E1AEB" w:rsidRPr="007052ED" w:rsidRDefault="005E1AEB" w:rsidP="00E66C08">
      <w:pPr>
        <w:ind w:firstLine="0"/>
      </w:pPr>
    </w:p>
    <w:p w14:paraId="798ED541" w14:textId="77777777" w:rsidR="00F0100E" w:rsidRDefault="00F0100E"/>
    <w:p w14:paraId="77982628" w14:textId="77777777" w:rsidR="00F0100E" w:rsidRDefault="00F0100E"/>
    <w:p w14:paraId="22FCBD00"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50"/>
          <w:footerReference w:type="default" r:id="rId51"/>
          <w:type w:val="continuous"/>
          <w:pgSz w:w="11906" w:h="16838"/>
          <w:pgMar w:top="1418" w:right="1134" w:bottom="1418" w:left="1134" w:header="720" w:footer="720" w:gutter="0"/>
          <w:cols w:space="720"/>
        </w:sectPr>
      </w:pPr>
      <w:r>
        <w:lastRenderedPageBreak/>
        <w:br w:type="page"/>
      </w:r>
    </w:p>
    <w:p w14:paraId="54EB7533" w14:textId="7217DFD6" w:rsidR="00F0100E" w:rsidRDefault="002B5DF4" w:rsidP="002B5DF4">
      <w:pPr>
        <w:pStyle w:val="Ttulo1"/>
        <w:numPr>
          <w:ilvl w:val="0"/>
          <w:numId w:val="7"/>
        </w:numPr>
      </w:pPr>
      <w:r>
        <w:lastRenderedPageBreak/>
        <w:t>Diseño y desarrollo de prototipo</w:t>
      </w:r>
    </w:p>
    <w:p w14:paraId="67FC1B50" w14:textId="77777777" w:rsidR="00F0100E" w:rsidRDefault="4CA20F83" w:rsidP="00BF79AA">
      <w:pPr>
        <w:pStyle w:val="Ttulo2"/>
        <w:numPr>
          <w:ilvl w:val="1"/>
          <w:numId w:val="42"/>
        </w:numPr>
      </w:pPr>
      <w:r>
        <w:t>Título 2</w:t>
      </w:r>
    </w:p>
    <w:p w14:paraId="4DB0BA95" w14:textId="77777777" w:rsidR="00F0100E" w:rsidRDefault="4CA20F83" w:rsidP="00BF79AA">
      <w:pPr>
        <w:pStyle w:val="Ttulo3"/>
        <w:numPr>
          <w:ilvl w:val="2"/>
          <w:numId w:val="42"/>
        </w:numPr>
      </w:pPr>
      <w:r>
        <w:t>Título 3</w:t>
      </w:r>
    </w:p>
    <w:p w14:paraId="0FF2BCE6" w14:textId="77777777" w:rsidR="00F0100E" w:rsidRDefault="4CA20F83" w:rsidP="00BF79AA">
      <w:pPr>
        <w:pStyle w:val="Ttulo4"/>
        <w:numPr>
          <w:ilvl w:val="3"/>
          <w:numId w:val="42"/>
        </w:numPr>
      </w:pPr>
      <w:r>
        <w:t>Título 4</w:t>
      </w:r>
    </w:p>
    <w:p w14:paraId="6E458411" w14:textId="77777777" w:rsidR="00F0100E" w:rsidRDefault="00697B5D">
      <w:r>
        <w:t>Normal</w:t>
      </w:r>
    </w:p>
    <w:p w14:paraId="7BE86912" w14:textId="77777777" w:rsidR="00F0100E" w:rsidRDefault="00697B5D" w:rsidP="4CA20F83">
      <w:pPr>
        <w:pBdr>
          <w:top w:val="nil"/>
          <w:left w:val="nil"/>
          <w:bottom w:val="nil"/>
          <w:right w:val="nil"/>
          <w:between w:val="nil"/>
        </w:pBdr>
        <w:tabs>
          <w:tab w:val="center" w:pos="4536"/>
          <w:tab w:val="right" w:pos="9072"/>
        </w:tabs>
        <w:spacing w:after="240"/>
        <w:ind w:firstLine="0"/>
        <w:rPr>
          <w:color w:val="000000"/>
        </w:rPr>
      </w:pPr>
      <w:r>
        <w:rPr>
          <w:color w:val="000000"/>
        </w:rPr>
        <w:tab/>
        <w:t>Ecuación</w:t>
      </w:r>
      <w:r>
        <w:rPr>
          <w:color w:val="000000"/>
        </w:rPr>
        <w:tab/>
        <w:t>(2-1)</w:t>
      </w:r>
    </w:p>
    <w:p w14:paraId="1E13E322" w14:textId="77777777" w:rsidR="00F0100E" w:rsidRDefault="00697B5D" w:rsidP="4CA20F83">
      <w:pPr>
        <w:keepNext/>
        <w:pBdr>
          <w:top w:val="nil"/>
          <w:left w:val="nil"/>
          <w:bottom w:val="nil"/>
          <w:right w:val="nil"/>
          <w:between w:val="nil"/>
        </w:pBdr>
        <w:spacing w:before="240"/>
        <w:ind w:firstLine="0"/>
        <w:jc w:val="center"/>
        <w:rPr>
          <w:color w:val="000000"/>
        </w:rPr>
      </w:pPr>
      <w:r>
        <w:rPr>
          <w:noProof/>
          <w:color w:val="000000"/>
          <w:lang w:val="es-AR"/>
        </w:rPr>
        <w:drawing>
          <wp:inline distT="0" distB="0" distL="0" distR="0" wp14:anchorId="426DDAEB" wp14:editId="0B74417E">
            <wp:extent cx="1752600" cy="1819275"/>
            <wp:effectExtent l="0" t="0" r="0" b="0"/>
            <wp:docPr id="4" name="image3.png" descr="MCj03126600000[1]"/>
            <wp:cNvGraphicFramePr/>
            <a:graphic xmlns:a="http://schemas.openxmlformats.org/drawingml/2006/main">
              <a:graphicData uri="http://schemas.openxmlformats.org/drawingml/2006/picture">
                <pic:pic xmlns:pic="http://schemas.openxmlformats.org/drawingml/2006/picture">
                  <pic:nvPicPr>
                    <pic:cNvPr id="0" name="image3.png" descr="MCj03126600000[1]"/>
                    <pic:cNvPicPr preferRelativeResize="0"/>
                  </pic:nvPicPr>
                  <pic:blipFill>
                    <a:blip r:embed="rId52"/>
                    <a:srcRect/>
                    <a:stretch>
                      <a:fillRect/>
                    </a:stretch>
                  </pic:blipFill>
                  <pic:spPr>
                    <a:xfrm>
                      <a:off x="0" y="0"/>
                      <a:ext cx="1752600" cy="1819275"/>
                    </a:xfrm>
                    <a:prstGeom prst="rect">
                      <a:avLst/>
                    </a:prstGeom>
                    <a:ln/>
                  </pic:spPr>
                </pic:pic>
              </a:graphicData>
            </a:graphic>
          </wp:inline>
        </w:drawing>
      </w:r>
    </w:p>
    <w:p w14:paraId="7BFD521C" w14:textId="77777777" w:rsidR="00F0100E" w:rsidRDefault="4CA20F83" w:rsidP="4CA20F83">
      <w:pPr>
        <w:pBdr>
          <w:top w:val="nil"/>
          <w:left w:val="nil"/>
          <w:bottom w:val="nil"/>
          <w:right w:val="nil"/>
          <w:between w:val="nil"/>
        </w:pBdr>
        <w:spacing w:before="60" w:after="240"/>
        <w:ind w:left="1418" w:right="1418" w:hanging="1418"/>
        <w:rPr>
          <w:color w:val="000000"/>
          <w:sz w:val="22"/>
          <w:szCs w:val="22"/>
        </w:rPr>
      </w:pPr>
      <w:r w:rsidRPr="4CA20F83">
        <w:rPr>
          <w:i/>
          <w:iCs/>
          <w:color w:val="000000" w:themeColor="text1"/>
          <w:sz w:val="22"/>
          <w:szCs w:val="22"/>
        </w:rPr>
        <w:t>Figura 2-1:</w:t>
      </w:r>
      <w:r w:rsidRPr="4CA20F83">
        <w:rPr>
          <w:color w:val="000000" w:themeColor="text1"/>
          <w:sz w:val="22"/>
          <w:szCs w:val="22"/>
        </w:rPr>
        <w:t xml:space="preserve"> Epígrafe de figura.</w:t>
      </w:r>
    </w:p>
    <w:p w14:paraId="4043F64E" w14:textId="77777777" w:rsidR="00F0100E" w:rsidRDefault="00697B5D">
      <w:r>
        <w:t>Normal</w:t>
      </w:r>
    </w:p>
    <w:p w14:paraId="0A4CEB2D" w14:textId="77777777" w:rsidR="00F0100E" w:rsidRDefault="00697B5D" w:rsidP="00124DF9">
      <w:pPr>
        <w:numPr>
          <w:ilvl w:val="0"/>
          <w:numId w:val="8"/>
        </w:numPr>
        <w:pBdr>
          <w:top w:val="nil"/>
          <w:left w:val="nil"/>
          <w:bottom w:val="nil"/>
          <w:right w:val="nil"/>
          <w:between w:val="nil"/>
        </w:pBdr>
        <w:spacing w:after="240"/>
        <w:ind w:right="567"/>
      </w:pPr>
      <w:r>
        <w:rPr>
          <w:color w:val="000000"/>
        </w:rPr>
        <w:t>Lista con letras</w:t>
      </w:r>
    </w:p>
    <w:p w14:paraId="43E6D2D9" w14:textId="77777777" w:rsidR="00F0100E" w:rsidRDefault="00697B5D" w:rsidP="00124DF9">
      <w:pPr>
        <w:numPr>
          <w:ilvl w:val="0"/>
          <w:numId w:val="8"/>
        </w:numPr>
        <w:pBdr>
          <w:top w:val="nil"/>
          <w:left w:val="nil"/>
          <w:bottom w:val="nil"/>
          <w:right w:val="nil"/>
          <w:between w:val="nil"/>
        </w:pBdr>
        <w:spacing w:after="240"/>
        <w:ind w:right="567"/>
      </w:pPr>
      <w:r>
        <w:rPr>
          <w:color w:val="000000"/>
        </w:rPr>
        <w:t>Lista con letras</w:t>
      </w:r>
    </w:p>
    <w:p w14:paraId="09339CD6" w14:textId="77777777" w:rsidR="00F0100E" w:rsidRDefault="4CA20F83" w:rsidP="4CA20F83">
      <w:pPr>
        <w:pBdr>
          <w:top w:val="nil"/>
          <w:left w:val="nil"/>
          <w:bottom w:val="nil"/>
          <w:right w:val="nil"/>
          <w:between w:val="nil"/>
        </w:pBdr>
        <w:spacing w:line="480" w:lineRule="auto"/>
        <w:ind w:left="567" w:right="567" w:hanging="210"/>
        <w:rPr>
          <w:color w:val="000000"/>
        </w:rPr>
      </w:pPr>
      <w:r w:rsidRPr="4CA20F83">
        <w:rPr>
          <w:color w:val="000000" w:themeColor="text1"/>
        </w:rPr>
        <w:t>Normal indentado</w:t>
      </w:r>
    </w:p>
    <w:p w14:paraId="1C147498" w14:textId="77777777" w:rsidR="00F0100E" w:rsidRDefault="00697B5D" w:rsidP="00124DF9">
      <w:pPr>
        <w:numPr>
          <w:ilvl w:val="0"/>
          <w:numId w:val="2"/>
        </w:numPr>
        <w:pBdr>
          <w:top w:val="nil"/>
          <w:left w:val="nil"/>
          <w:bottom w:val="nil"/>
          <w:right w:val="nil"/>
          <w:between w:val="nil"/>
        </w:pBdr>
        <w:spacing w:after="240"/>
        <w:ind w:right="1134"/>
      </w:pPr>
      <w:r>
        <w:rPr>
          <w:color w:val="000000"/>
        </w:rPr>
        <w:t>Lista con letras 2</w:t>
      </w:r>
    </w:p>
    <w:p w14:paraId="57C99D32" w14:textId="77777777" w:rsidR="00F0100E" w:rsidRDefault="00697B5D" w:rsidP="00124DF9">
      <w:pPr>
        <w:numPr>
          <w:ilvl w:val="0"/>
          <w:numId w:val="2"/>
        </w:numPr>
        <w:pBdr>
          <w:top w:val="nil"/>
          <w:left w:val="nil"/>
          <w:bottom w:val="nil"/>
          <w:right w:val="nil"/>
          <w:between w:val="nil"/>
        </w:pBdr>
        <w:spacing w:after="240"/>
        <w:ind w:right="1134"/>
      </w:pPr>
      <w:r>
        <w:rPr>
          <w:color w:val="000000"/>
        </w:rPr>
        <w:t>Lista con letras 2</w:t>
      </w:r>
    </w:p>
    <w:p w14:paraId="6CA066EC" w14:textId="77777777" w:rsidR="00F0100E" w:rsidRDefault="00697B5D" w:rsidP="00124DF9">
      <w:pPr>
        <w:numPr>
          <w:ilvl w:val="0"/>
          <w:numId w:val="1"/>
        </w:numPr>
        <w:pBdr>
          <w:top w:val="nil"/>
          <w:left w:val="nil"/>
          <w:bottom w:val="nil"/>
          <w:right w:val="nil"/>
          <w:between w:val="nil"/>
        </w:pBdr>
        <w:spacing w:after="240"/>
        <w:ind w:right="567"/>
      </w:pPr>
      <w:r>
        <w:rPr>
          <w:color w:val="000000"/>
        </w:rPr>
        <w:t>Lista con números</w:t>
      </w:r>
    </w:p>
    <w:p w14:paraId="60994AD1" w14:textId="77777777" w:rsidR="00F0100E" w:rsidRDefault="4CA20F83" w:rsidP="4CA20F83">
      <w:pPr>
        <w:pBdr>
          <w:top w:val="nil"/>
          <w:left w:val="nil"/>
          <w:bottom w:val="nil"/>
          <w:right w:val="nil"/>
          <w:between w:val="nil"/>
        </w:pBdr>
        <w:spacing w:line="480" w:lineRule="auto"/>
        <w:ind w:left="567" w:right="567" w:hanging="210"/>
        <w:rPr>
          <w:color w:val="000000"/>
        </w:rPr>
      </w:pPr>
      <w:r w:rsidRPr="4CA20F83">
        <w:rPr>
          <w:color w:val="000000" w:themeColor="text1"/>
        </w:rPr>
        <w:t>Normal indentado</w:t>
      </w:r>
    </w:p>
    <w:p w14:paraId="73D82118" w14:textId="77777777" w:rsidR="00F0100E" w:rsidRDefault="00697B5D" w:rsidP="00124DF9">
      <w:pPr>
        <w:numPr>
          <w:ilvl w:val="0"/>
          <w:numId w:val="3"/>
        </w:numPr>
        <w:pBdr>
          <w:top w:val="nil"/>
          <w:left w:val="nil"/>
          <w:bottom w:val="nil"/>
          <w:right w:val="nil"/>
          <w:between w:val="nil"/>
        </w:pBdr>
        <w:spacing w:after="240"/>
        <w:ind w:right="1134"/>
      </w:pPr>
      <w:r>
        <w:rPr>
          <w:color w:val="000000"/>
        </w:rPr>
        <w:lastRenderedPageBreak/>
        <w:t>Lista con números 2</w:t>
      </w:r>
    </w:p>
    <w:p w14:paraId="457A8882" w14:textId="77777777" w:rsidR="00F0100E" w:rsidRDefault="00697B5D" w:rsidP="00124DF9">
      <w:pPr>
        <w:numPr>
          <w:ilvl w:val="0"/>
          <w:numId w:val="4"/>
        </w:numPr>
        <w:pBdr>
          <w:top w:val="nil"/>
          <w:left w:val="nil"/>
          <w:bottom w:val="nil"/>
          <w:right w:val="nil"/>
          <w:between w:val="nil"/>
        </w:pBdr>
        <w:spacing w:after="240"/>
        <w:ind w:right="567"/>
      </w:pPr>
      <w:r>
        <w:rPr>
          <w:color w:val="000000"/>
        </w:rPr>
        <w:t>Lista con viñetas</w:t>
      </w:r>
    </w:p>
    <w:p w14:paraId="08D3C78F" w14:textId="77777777" w:rsidR="00F0100E" w:rsidRDefault="4CA20F83" w:rsidP="4CA20F83">
      <w:pPr>
        <w:pBdr>
          <w:top w:val="nil"/>
          <w:left w:val="nil"/>
          <w:bottom w:val="nil"/>
          <w:right w:val="nil"/>
          <w:between w:val="nil"/>
        </w:pBdr>
        <w:spacing w:line="480" w:lineRule="auto"/>
        <w:ind w:left="567" w:right="567" w:hanging="210"/>
        <w:rPr>
          <w:color w:val="000000"/>
        </w:rPr>
      </w:pPr>
      <w:r w:rsidRPr="4CA20F83">
        <w:rPr>
          <w:color w:val="000000" w:themeColor="text1"/>
        </w:rPr>
        <w:t>Normal indentado</w:t>
      </w:r>
    </w:p>
    <w:p w14:paraId="3F9B74BE" w14:textId="77777777" w:rsidR="00F0100E" w:rsidRDefault="00697B5D" w:rsidP="00124DF9">
      <w:pPr>
        <w:numPr>
          <w:ilvl w:val="0"/>
          <w:numId w:val="5"/>
        </w:numPr>
        <w:pBdr>
          <w:top w:val="nil"/>
          <w:left w:val="nil"/>
          <w:bottom w:val="nil"/>
          <w:right w:val="nil"/>
          <w:between w:val="nil"/>
        </w:pBdr>
        <w:spacing w:after="240"/>
        <w:ind w:right="1134"/>
      </w:pPr>
      <w:r>
        <w:rPr>
          <w:color w:val="000000"/>
        </w:rPr>
        <w:t>Lista con viñetas 2</w:t>
      </w:r>
    </w:p>
    <w:p w14:paraId="49DA74EA" w14:textId="77777777" w:rsidR="00F0100E" w:rsidRDefault="00697B5D">
      <w:r>
        <w:t>Normal</w:t>
      </w:r>
    </w:p>
    <w:p w14:paraId="16F3511E" w14:textId="77777777" w:rsidR="00656678" w:rsidRDefault="00656678" w:rsidP="00656678">
      <w:pPr>
        <w:ind w:firstLine="0"/>
      </w:pPr>
    </w:p>
    <w:p w14:paraId="157E2D76" w14:textId="55706F04" w:rsidR="00656678" w:rsidRDefault="00656678" w:rsidP="00656678">
      <w:pPr>
        <w:ind w:firstLine="0"/>
      </w:pPr>
      <w:r>
        <w:t xml:space="preserve">El contenido del documento debe contemplar mínimamente todos los apartados establecidos en el artículo 29 del reglamento de la carrera que se cita a continuación: </w:t>
      </w:r>
    </w:p>
    <w:p w14:paraId="5CC41151" w14:textId="3963FA01" w:rsidR="00F0100E" w:rsidRDefault="00656678" w:rsidP="00656678">
      <w:pPr>
        <w:ind w:firstLine="0"/>
      </w:pPr>
      <w:r>
        <w:t>“ARTICULO 29. - El Documento de Tesis deberá incluir un resumen en castellano y en inglés, una presentación, descripción del estado del arte y justificación de objetivos, la metodología utilizada, los resultados obtenidos, una discusión y un planteamiento de conclusiones y una revisión bibliográfica.”</w:t>
      </w:r>
    </w:p>
    <w:p w14:paraId="68D9483C" w14:textId="77777777" w:rsidR="00F0100E" w:rsidRDefault="00F0100E"/>
    <w:p w14:paraId="72B510A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53"/>
          <w:footerReference w:type="default" r:id="rId54"/>
          <w:type w:val="continuous"/>
          <w:pgSz w:w="11906" w:h="16838"/>
          <w:pgMar w:top="1418" w:right="1134" w:bottom="1418" w:left="1134" w:header="720" w:footer="720" w:gutter="0"/>
          <w:cols w:space="720"/>
        </w:sectPr>
      </w:pPr>
      <w:r>
        <w:br w:type="page"/>
      </w:r>
    </w:p>
    <w:p w14:paraId="274C6488" w14:textId="77777777" w:rsidR="00F0100E" w:rsidRDefault="00697B5D">
      <w:pPr>
        <w:pStyle w:val="Ttulo1"/>
      </w:pPr>
      <w:r>
        <w:lastRenderedPageBreak/>
        <w:br w:type="page"/>
      </w:r>
      <w:r w:rsidR="4CA20F83">
        <w:lastRenderedPageBreak/>
        <w:t>Apéndice A   Este es un apéndice</w:t>
      </w:r>
    </w:p>
    <w:p w14:paraId="38B9801C" w14:textId="77777777" w:rsidR="00F0100E" w:rsidRDefault="4CA20F83">
      <w:pPr>
        <w:pStyle w:val="Ttulo2"/>
      </w:pPr>
      <w:r>
        <w:t>A.1   Título 2 en un apéndice</w:t>
      </w:r>
    </w:p>
    <w:p w14:paraId="3F748FAF" w14:textId="77777777" w:rsidR="00F0100E" w:rsidRDefault="4CA20F83">
      <w:pPr>
        <w:pStyle w:val="Ttulo3"/>
      </w:pPr>
      <w:r>
        <w:t>A.1.1   Título 3 en un apéndice</w:t>
      </w:r>
    </w:p>
    <w:p w14:paraId="75B8FA6C" w14:textId="77777777" w:rsidR="00F0100E" w:rsidRDefault="4CA20F83">
      <w:pPr>
        <w:pStyle w:val="Ttulo4"/>
      </w:pPr>
      <w:r>
        <w:t>A.1.1.1   Título 4 en un apéndice</w:t>
      </w:r>
    </w:p>
    <w:p w14:paraId="546BF6DF" w14:textId="77777777" w:rsidR="00F0100E" w:rsidRDefault="4CA20F83">
      <w:r>
        <w:t>Todas las entidades numerables, tales como ecuaciones (ver ec. (A-1)), secciones, figuras y tablas, deben incluir el número de apéndice.</w:t>
      </w:r>
    </w:p>
    <w:p w14:paraId="4CEAA9BE" w14:textId="77777777"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7777777" w:rsidR="00F0100E" w:rsidRDefault="00697B5D">
      <w:r>
        <w:t>Normal</w:t>
      </w:r>
    </w:p>
    <w:p w14:paraId="583D69FA" w14:textId="77777777" w:rsidR="00F0100E" w:rsidRDefault="00697B5D">
      <w:r>
        <w:t>Normal</w:t>
      </w:r>
    </w:p>
    <w:p w14:paraId="47178C83" w14:textId="77777777" w:rsidR="00F0100E" w:rsidRDefault="00697B5D">
      <w:r>
        <w:t>Normal</w:t>
      </w:r>
    </w:p>
    <w:p w14:paraId="6D765E9F" w14:textId="77777777" w:rsidR="00F0100E" w:rsidRDefault="00697B5D">
      <w:r>
        <w:t>Normal</w:t>
      </w:r>
    </w:p>
    <w:p w14:paraId="7118DC37" w14:textId="77777777" w:rsidR="00F0100E" w:rsidRDefault="00697B5D">
      <w:r>
        <w:t>Normal</w:t>
      </w:r>
    </w:p>
    <w:p w14:paraId="61C51DE5" w14:textId="77777777" w:rsidR="00F0100E" w:rsidRDefault="00697B5D">
      <w:r>
        <w:t>Normal</w:t>
      </w:r>
    </w:p>
    <w:p w14:paraId="6218B407" w14:textId="77777777" w:rsidR="00F0100E" w:rsidRDefault="00697B5D">
      <w:r>
        <w:t>Normal</w:t>
      </w:r>
    </w:p>
    <w:p w14:paraId="68BF6893" w14:textId="77777777" w:rsidR="00F0100E" w:rsidRDefault="00697B5D">
      <w:r>
        <w:t>Normal</w:t>
      </w:r>
    </w:p>
    <w:p w14:paraId="121BCF29" w14:textId="77777777" w:rsidR="00F0100E" w:rsidRDefault="00697B5D">
      <w:r>
        <w:t>Normal</w:t>
      </w:r>
    </w:p>
    <w:p w14:paraId="4FE6FFC1" w14:textId="77777777" w:rsidR="00F0100E" w:rsidRDefault="00697B5D">
      <w:r>
        <w:t>Normal</w:t>
      </w:r>
    </w:p>
    <w:p w14:paraId="6BEE813A" w14:textId="77777777" w:rsidR="00F0100E" w:rsidRDefault="00697B5D">
      <w:r>
        <w:t>Normal</w:t>
      </w:r>
    </w:p>
    <w:p w14:paraId="37E08069" w14:textId="77777777" w:rsidR="00F0100E" w:rsidRDefault="00697B5D">
      <w:r>
        <w:t>Normal</w:t>
      </w:r>
    </w:p>
    <w:p w14:paraId="3AAB1D2D" w14:textId="77777777" w:rsidR="00F0100E" w:rsidRDefault="00697B5D">
      <w:r>
        <w:t>Normal</w:t>
      </w:r>
    </w:p>
    <w:p w14:paraId="518B29CD" w14:textId="77777777" w:rsidR="00F0100E" w:rsidRDefault="00697B5D">
      <w:r>
        <w:t>Normal</w:t>
      </w:r>
    </w:p>
    <w:p w14:paraId="62CF913C" w14:textId="77777777" w:rsidR="00F0100E" w:rsidRDefault="00697B5D">
      <w:r>
        <w:t>Normal</w:t>
      </w:r>
    </w:p>
    <w:p w14:paraId="50039CFD" w14:textId="77777777" w:rsidR="00F0100E" w:rsidRDefault="00697B5D">
      <w:r>
        <w:t>Normal</w:t>
      </w:r>
    </w:p>
    <w:p w14:paraId="18E09156" w14:textId="2474909D" w:rsidR="00F0100E" w:rsidRDefault="002B5DF4" w:rsidP="002B5DF4">
      <w:r>
        <w:t>Norma</w:t>
      </w:r>
    </w:p>
    <w:p w14:paraId="26DC96CD" w14:textId="77777777" w:rsidR="002B5DF4" w:rsidRDefault="002B5DF4" w:rsidP="002B5DF4"/>
    <w:p w14:paraId="7792000D" w14:textId="77777777" w:rsidR="002B5DF4" w:rsidRDefault="002B5DF4" w:rsidP="002B5DF4">
      <w:pPr>
        <w:sectPr w:rsidR="002B5DF4" w:rsidSect="00A92AAD">
          <w:headerReference w:type="default" r:id="rId55"/>
          <w:footerReference w:type="default" r:id="rId56"/>
          <w:type w:val="continuous"/>
          <w:pgSz w:w="11906" w:h="16838"/>
          <w:pgMar w:top="1418" w:right="1134" w:bottom="1418" w:left="1134" w:header="720" w:footer="720" w:gutter="0"/>
          <w:cols w:space="720"/>
        </w:sectPr>
      </w:pPr>
    </w:p>
    <w:p w14:paraId="3718DACD" w14:textId="77777777" w:rsidR="002B5DF4" w:rsidRDefault="00697B5D" w:rsidP="002B5DF4">
      <w:pPr>
        <w:pStyle w:val="Ttulo1"/>
        <w:ind w:left="0" w:firstLine="0"/>
      </w:pPr>
      <w:r>
        <w:br w:type="page"/>
      </w:r>
    </w:p>
    <w:p w14:paraId="7A345E2A" w14:textId="4F8EA97D" w:rsidR="00F0100E" w:rsidRDefault="4CA20F83" w:rsidP="002B5DF4">
      <w:pPr>
        <w:pStyle w:val="Ttulo1"/>
        <w:ind w:left="0" w:firstLine="0"/>
      </w:pPr>
      <w:r>
        <w:lastRenderedPageBreak/>
        <w:t>Referencias</w:t>
      </w:r>
    </w:p>
    <w:p w14:paraId="460D6DDD" w14:textId="77777777" w:rsidR="00F0100E" w:rsidRDefault="4CA20F83">
      <w:r>
        <w:t>Las citas bibliográficas deberán ser listadas al final de la tesis, en el orden en que fueron citadas. Sólo los trabajos que han sido citados en el texto de la tesis deberán aparecer en el listado. Las entradas en la lista deberán seguir el esquema que se detalla más abajo, dependiendo del tipo de cita. El trabajo de Apellido3 y col [1] se trata de un libro, mientras que Apellido6 [2] se trata de una tesis/tesina. Al citar un trabajo no es necesario mencionar el apellido del/de los autor/es, simplemente puede citarse el número entre corchetes, como en [3] (éste es un artículo en una publicación periódica), [4] (trabajo publicado en acta de congreso), [5] (capítulo de un libro de editores) o [6] (capítulo de libro).</w:t>
      </w:r>
    </w:p>
    <w:p w14:paraId="0C3C93D3" w14:textId="77777777" w:rsidR="00F0100E" w:rsidRDefault="00697B5D" w:rsidP="00124DF9">
      <w:pPr>
        <w:numPr>
          <w:ilvl w:val="0"/>
          <w:numId w:val="6"/>
        </w:numPr>
        <w:pBdr>
          <w:top w:val="nil"/>
          <w:left w:val="nil"/>
          <w:bottom w:val="nil"/>
          <w:right w:val="nil"/>
          <w:between w:val="nil"/>
        </w:pBdr>
      </w:pPr>
      <w:r>
        <w:rPr>
          <w:color w:val="000000"/>
        </w:rPr>
        <w:t xml:space="preserve">Apellido3, Q., Apellido4, R. y Apellido5, S. T.: </w:t>
      </w:r>
      <w:r>
        <w:rPr>
          <w:i/>
          <w:color w:val="000000"/>
        </w:rPr>
        <w:t>Título del libro</w:t>
      </w:r>
      <w:r>
        <w:rPr>
          <w:color w:val="000000"/>
        </w:rPr>
        <w:t>. Editorial, Ciudad, 2008.</w:t>
      </w:r>
    </w:p>
    <w:p w14:paraId="0AFFC5A5" w14:textId="77777777" w:rsidR="00F0100E" w:rsidRDefault="4CA20F83" w:rsidP="00124DF9">
      <w:pPr>
        <w:numPr>
          <w:ilvl w:val="0"/>
          <w:numId w:val="6"/>
        </w:numPr>
        <w:pBdr>
          <w:top w:val="nil"/>
          <w:left w:val="nil"/>
          <w:bottom w:val="nil"/>
          <w:right w:val="nil"/>
          <w:between w:val="nil"/>
        </w:pBdr>
      </w:pPr>
      <w:r w:rsidRPr="4CA20F83">
        <w:rPr>
          <w:color w:val="000000" w:themeColor="text1"/>
        </w:rPr>
        <w:t xml:space="preserve">Apellido6, U.: </w:t>
      </w:r>
      <w:r w:rsidRPr="4CA20F83">
        <w:rPr>
          <w:i/>
          <w:iCs/>
          <w:color w:val="000000" w:themeColor="text1"/>
        </w:rPr>
        <w:t>Título de tesis</w:t>
      </w:r>
      <w:r w:rsidRPr="4CA20F83">
        <w:rPr>
          <w:color w:val="000000" w:themeColor="text1"/>
        </w:rPr>
        <w:t>. Tesis Doctoral / Tesis de Magíster / Tesina de Grado, Facultad-Universidad, Junio 2007.</w:t>
      </w:r>
    </w:p>
    <w:p w14:paraId="114E0311" w14:textId="77777777" w:rsidR="00F0100E" w:rsidRDefault="00697B5D" w:rsidP="00124DF9">
      <w:pPr>
        <w:numPr>
          <w:ilvl w:val="0"/>
          <w:numId w:val="6"/>
        </w:numPr>
        <w:pBdr>
          <w:top w:val="nil"/>
          <w:left w:val="nil"/>
          <w:bottom w:val="nil"/>
          <w:right w:val="nil"/>
          <w:between w:val="nil"/>
        </w:pBdr>
      </w:pPr>
      <w:r>
        <w:rPr>
          <w:color w:val="000000"/>
        </w:rPr>
        <w:t xml:space="preserve">Apellido1, N. y Apellido2, O. P.: </w:t>
      </w:r>
      <w:r>
        <w:rPr>
          <w:i/>
          <w:color w:val="000000"/>
        </w:rPr>
        <w:t>Título del trabajo en publicación periódica</w:t>
      </w:r>
      <w:r>
        <w:rPr>
          <w:color w:val="000000"/>
        </w:rPr>
        <w:t>. Nombre publicación periódica, 1:10–15, 2007.</w:t>
      </w:r>
    </w:p>
    <w:p w14:paraId="78D85886" w14:textId="77777777" w:rsidR="00F0100E" w:rsidRDefault="00697B5D" w:rsidP="00124DF9">
      <w:pPr>
        <w:numPr>
          <w:ilvl w:val="0"/>
          <w:numId w:val="6"/>
        </w:numPr>
        <w:pBdr>
          <w:top w:val="nil"/>
          <w:left w:val="nil"/>
          <w:bottom w:val="nil"/>
          <w:right w:val="nil"/>
          <w:between w:val="nil"/>
        </w:pBdr>
      </w:pPr>
      <w:r>
        <w:rPr>
          <w:color w:val="000000"/>
        </w:rPr>
        <w:t xml:space="preserve">Apellido3, Q., Apellido4, R. y Apellido5, S. T.: </w:t>
      </w:r>
      <w:r>
        <w:rPr>
          <w:i/>
          <w:color w:val="000000"/>
        </w:rPr>
        <w:t>Título del trabajo publicado en acta de congreso</w:t>
      </w:r>
      <w:r>
        <w:rPr>
          <w:color w:val="000000"/>
        </w:rPr>
        <w:t xml:space="preserve">. En </w:t>
      </w:r>
      <w:r>
        <w:rPr>
          <w:i/>
          <w:color w:val="000000"/>
        </w:rPr>
        <w:t>Título del acta del congreso</w:t>
      </w:r>
      <w:r>
        <w:rPr>
          <w:color w:val="000000"/>
        </w:rPr>
        <w:t>, volumen 1, páginas 10–15, 2007.</w:t>
      </w:r>
    </w:p>
    <w:p w14:paraId="1EC8F31C" w14:textId="77777777" w:rsidR="00F0100E" w:rsidRDefault="00697B5D" w:rsidP="00124DF9">
      <w:pPr>
        <w:numPr>
          <w:ilvl w:val="0"/>
          <w:numId w:val="6"/>
        </w:numPr>
        <w:pBdr>
          <w:top w:val="nil"/>
          <w:left w:val="nil"/>
          <w:bottom w:val="nil"/>
          <w:right w:val="nil"/>
          <w:between w:val="nil"/>
        </w:pBdr>
      </w:pPr>
      <w:r>
        <w:rPr>
          <w:color w:val="000000"/>
        </w:rPr>
        <w:t xml:space="preserve">Apellido7, V., Apellido8, W. y Apellido9, X. Y.: </w:t>
      </w:r>
      <w:r>
        <w:rPr>
          <w:i/>
          <w:color w:val="000000"/>
        </w:rPr>
        <w:t>Título del capítulo de un libro de editores</w:t>
      </w:r>
      <w:r>
        <w:rPr>
          <w:color w:val="000000"/>
        </w:rPr>
        <w:t xml:space="preserve">. En Apellido10, Z. y Apellido11, A. (editores): </w:t>
      </w:r>
      <w:r>
        <w:rPr>
          <w:i/>
          <w:color w:val="000000"/>
        </w:rPr>
        <w:t>Título del libro de editores</w:t>
      </w:r>
      <w:r>
        <w:rPr>
          <w:color w:val="000000"/>
        </w:rPr>
        <w:t>, capítulo 1, páginas 10–15. Editorial, Ciudad, 2007.</w:t>
      </w:r>
    </w:p>
    <w:p w14:paraId="1E233857" w14:textId="77777777" w:rsidR="00F0100E" w:rsidRDefault="00697B5D" w:rsidP="00124DF9">
      <w:pPr>
        <w:numPr>
          <w:ilvl w:val="0"/>
          <w:numId w:val="6"/>
        </w:numPr>
        <w:pBdr>
          <w:top w:val="nil"/>
          <w:left w:val="nil"/>
          <w:bottom w:val="nil"/>
          <w:right w:val="nil"/>
          <w:between w:val="nil"/>
        </w:pBdr>
      </w:pPr>
      <w:r>
        <w:rPr>
          <w:color w:val="000000"/>
        </w:rPr>
        <w:t xml:space="preserve">Apellido6, U.: </w:t>
      </w:r>
      <w:r>
        <w:rPr>
          <w:i/>
          <w:color w:val="000000"/>
        </w:rPr>
        <w:t>Título del libro</w:t>
      </w:r>
      <w:r>
        <w:rPr>
          <w:color w:val="000000"/>
        </w:rPr>
        <w:t>, capítulo 1, páginas 10–15. Editorial, Ciudad, 2003.</w:t>
      </w:r>
    </w:p>
    <w:sectPr w:rsidR="00F0100E">
      <w:headerReference w:type="default" r:id="rId57"/>
      <w:footerReference w:type="default" r:id="rId58"/>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80C797" w14:textId="77777777" w:rsidR="008F0E5E" w:rsidRDefault="008F0E5E">
      <w:pPr>
        <w:spacing w:after="0" w:line="240" w:lineRule="auto"/>
      </w:pPr>
      <w:r>
        <w:separator/>
      </w:r>
    </w:p>
  </w:endnote>
  <w:endnote w:type="continuationSeparator" w:id="0">
    <w:p w14:paraId="459BA171" w14:textId="77777777" w:rsidR="008F0E5E" w:rsidRDefault="008F0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6C7ECD" w:rsidRDefault="006C7ECD"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6C7ECD" w:rsidRDefault="006C7ECD"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39F00003" w14:textId="77777777" w:rsidTr="4CA20F83">
      <w:trPr>
        <w:trHeight w:val="300"/>
      </w:trPr>
      <w:tc>
        <w:tcPr>
          <w:tcW w:w="3210" w:type="dxa"/>
        </w:tcPr>
        <w:p w14:paraId="7FCB7440" w14:textId="790FDA7E" w:rsidR="006C7ECD" w:rsidRDefault="006C7ECD" w:rsidP="4CA20F83">
          <w:pPr>
            <w:pStyle w:val="Encabezado"/>
            <w:ind w:left="-115"/>
            <w:jc w:val="left"/>
          </w:pPr>
        </w:p>
      </w:tc>
      <w:tc>
        <w:tcPr>
          <w:tcW w:w="3210" w:type="dxa"/>
        </w:tcPr>
        <w:p w14:paraId="24705309" w14:textId="7EF2BB06" w:rsidR="006C7ECD" w:rsidRDefault="006C7ECD" w:rsidP="4CA20F83">
          <w:pPr>
            <w:pStyle w:val="Encabezado"/>
            <w:jc w:val="center"/>
          </w:pPr>
        </w:p>
      </w:tc>
      <w:tc>
        <w:tcPr>
          <w:tcW w:w="3210" w:type="dxa"/>
        </w:tcPr>
        <w:p w14:paraId="0B2AD5FF" w14:textId="3DB4FA79" w:rsidR="006C7ECD" w:rsidRDefault="006C7ECD" w:rsidP="4CA20F83">
          <w:pPr>
            <w:pStyle w:val="Encabezado"/>
            <w:ind w:right="-115"/>
            <w:jc w:val="right"/>
          </w:pPr>
        </w:p>
      </w:tc>
    </w:tr>
  </w:tbl>
  <w:p w14:paraId="71A43650" w14:textId="2EEF6477" w:rsidR="006C7ECD" w:rsidRDefault="006C7ECD" w:rsidP="4CA20F83">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13CA9E50" w14:textId="77777777" w:rsidTr="4CA20F83">
      <w:trPr>
        <w:trHeight w:val="300"/>
      </w:trPr>
      <w:tc>
        <w:tcPr>
          <w:tcW w:w="3210" w:type="dxa"/>
        </w:tcPr>
        <w:p w14:paraId="2B973799" w14:textId="5B3E02C7" w:rsidR="006C7ECD" w:rsidRDefault="006C7ECD" w:rsidP="4CA20F83">
          <w:pPr>
            <w:pStyle w:val="Encabezado"/>
            <w:ind w:left="-115"/>
            <w:jc w:val="left"/>
          </w:pPr>
        </w:p>
      </w:tc>
      <w:tc>
        <w:tcPr>
          <w:tcW w:w="3210" w:type="dxa"/>
        </w:tcPr>
        <w:p w14:paraId="0641AA59" w14:textId="3C69D697" w:rsidR="006C7ECD" w:rsidRDefault="006C7ECD" w:rsidP="4CA20F83">
          <w:pPr>
            <w:pStyle w:val="Encabezado"/>
            <w:jc w:val="center"/>
          </w:pPr>
        </w:p>
      </w:tc>
      <w:tc>
        <w:tcPr>
          <w:tcW w:w="3210" w:type="dxa"/>
        </w:tcPr>
        <w:p w14:paraId="58A32E29" w14:textId="5967EAE3" w:rsidR="006C7ECD" w:rsidRDefault="006C7ECD" w:rsidP="4CA20F83">
          <w:pPr>
            <w:pStyle w:val="Encabezado"/>
            <w:ind w:right="-115"/>
            <w:jc w:val="right"/>
          </w:pPr>
        </w:p>
      </w:tc>
    </w:tr>
  </w:tbl>
  <w:p w14:paraId="0C47B159" w14:textId="7C15E572" w:rsidR="006C7ECD" w:rsidRDefault="006C7ECD" w:rsidP="4CA20F83">
    <w:pPr>
      <w:pStyle w:val="Piedepgina"/>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545ACDE1" w14:textId="77777777" w:rsidTr="4CA20F83">
      <w:trPr>
        <w:trHeight w:val="300"/>
      </w:trPr>
      <w:tc>
        <w:tcPr>
          <w:tcW w:w="3210" w:type="dxa"/>
        </w:tcPr>
        <w:p w14:paraId="608631BA" w14:textId="0BB4D77F" w:rsidR="006C7ECD" w:rsidRDefault="006C7ECD" w:rsidP="4CA20F83">
          <w:pPr>
            <w:pStyle w:val="Encabezado"/>
            <w:ind w:left="-115"/>
            <w:jc w:val="left"/>
          </w:pPr>
        </w:p>
      </w:tc>
      <w:tc>
        <w:tcPr>
          <w:tcW w:w="3210" w:type="dxa"/>
        </w:tcPr>
        <w:p w14:paraId="370CCA8E" w14:textId="132A34BD" w:rsidR="006C7ECD" w:rsidRDefault="006C7ECD" w:rsidP="4CA20F83">
          <w:pPr>
            <w:pStyle w:val="Encabezado"/>
            <w:jc w:val="center"/>
          </w:pPr>
        </w:p>
      </w:tc>
      <w:tc>
        <w:tcPr>
          <w:tcW w:w="3210" w:type="dxa"/>
        </w:tcPr>
        <w:p w14:paraId="78883A03" w14:textId="22D48261" w:rsidR="006C7ECD" w:rsidRDefault="006C7ECD" w:rsidP="4CA20F83">
          <w:pPr>
            <w:pStyle w:val="Encabezado"/>
            <w:ind w:right="-115"/>
            <w:jc w:val="right"/>
          </w:pPr>
        </w:p>
      </w:tc>
    </w:tr>
  </w:tbl>
  <w:p w14:paraId="6366D378" w14:textId="531BF594" w:rsidR="006C7ECD" w:rsidRDefault="006C7ECD" w:rsidP="4CA20F83">
    <w:pPr>
      <w:pStyle w:val="Piedepgina"/>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03128E69" w14:textId="77777777" w:rsidTr="4CA20F83">
      <w:trPr>
        <w:trHeight w:val="300"/>
      </w:trPr>
      <w:tc>
        <w:tcPr>
          <w:tcW w:w="3210" w:type="dxa"/>
        </w:tcPr>
        <w:p w14:paraId="50E02F75" w14:textId="3CA3A6DF" w:rsidR="006C7ECD" w:rsidRDefault="006C7ECD" w:rsidP="4CA20F83">
          <w:pPr>
            <w:pStyle w:val="Encabezado"/>
            <w:ind w:left="-115"/>
            <w:jc w:val="left"/>
          </w:pPr>
        </w:p>
      </w:tc>
      <w:tc>
        <w:tcPr>
          <w:tcW w:w="3210" w:type="dxa"/>
        </w:tcPr>
        <w:p w14:paraId="71B833BB" w14:textId="0161FAC1" w:rsidR="006C7ECD" w:rsidRDefault="006C7ECD" w:rsidP="4CA20F83">
          <w:pPr>
            <w:pStyle w:val="Encabezado"/>
            <w:jc w:val="center"/>
          </w:pPr>
        </w:p>
      </w:tc>
      <w:tc>
        <w:tcPr>
          <w:tcW w:w="3210" w:type="dxa"/>
        </w:tcPr>
        <w:p w14:paraId="70E9E80F" w14:textId="61094CCF" w:rsidR="006C7ECD" w:rsidRDefault="006C7ECD" w:rsidP="4CA20F83">
          <w:pPr>
            <w:pStyle w:val="Encabezado"/>
            <w:ind w:right="-115"/>
            <w:jc w:val="right"/>
          </w:pPr>
        </w:p>
      </w:tc>
    </w:tr>
  </w:tbl>
  <w:p w14:paraId="1335C08D" w14:textId="459DA1C4" w:rsidR="006C7ECD" w:rsidRDefault="006C7ECD" w:rsidP="4CA20F83">
    <w:pPr>
      <w:pStyle w:val="Piedepgina"/>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68938677" w14:textId="77777777" w:rsidTr="4CA20F83">
      <w:trPr>
        <w:trHeight w:val="300"/>
      </w:trPr>
      <w:tc>
        <w:tcPr>
          <w:tcW w:w="3210" w:type="dxa"/>
        </w:tcPr>
        <w:p w14:paraId="2DA85069" w14:textId="4312010C" w:rsidR="006C7ECD" w:rsidRDefault="006C7ECD" w:rsidP="4CA20F83">
          <w:pPr>
            <w:pStyle w:val="Encabezado"/>
            <w:ind w:left="-115"/>
            <w:jc w:val="left"/>
          </w:pPr>
        </w:p>
      </w:tc>
      <w:tc>
        <w:tcPr>
          <w:tcW w:w="3210" w:type="dxa"/>
        </w:tcPr>
        <w:p w14:paraId="5431B1A7" w14:textId="58634590" w:rsidR="006C7ECD" w:rsidRDefault="006C7ECD" w:rsidP="4CA20F83">
          <w:pPr>
            <w:pStyle w:val="Encabezado"/>
            <w:jc w:val="center"/>
          </w:pPr>
        </w:p>
      </w:tc>
      <w:tc>
        <w:tcPr>
          <w:tcW w:w="3210" w:type="dxa"/>
        </w:tcPr>
        <w:p w14:paraId="760D4996" w14:textId="18276C16" w:rsidR="006C7ECD" w:rsidRDefault="006C7ECD" w:rsidP="4CA20F83">
          <w:pPr>
            <w:pStyle w:val="Encabezado"/>
            <w:ind w:right="-115"/>
            <w:jc w:val="right"/>
          </w:pPr>
        </w:p>
      </w:tc>
    </w:tr>
  </w:tbl>
  <w:p w14:paraId="5656AA06" w14:textId="25A47B7D" w:rsidR="006C7ECD" w:rsidRDefault="006C7ECD" w:rsidP="4CA20F83">
    <w:pPr>
      <w:pStyle w:val="Piedepgina"/>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64216652" w14:textId="77777777" w:rsidTr="4CA20F83">
      <w:trPr>
        <w:trHeight w:val="300"/>
      </w:trPr>
      <w:tc>
        <w:tcPr>
          <w:tcW w:w="3210" w:type="dxa"/>
        </w:tcPr>
        <w:p w14:paraId="7F21E0C5" w14:textId="7D1FF8CC" w:rsidR="006C7ECD" w:rsidRDefault="006C7ECD" w:rsidP="4CA20F83">
          <w:pPr>
            <w:pStyle w:val="Encabezado"/>
            <w:ind w:left="-115"/>
            <w:jc w:val="left"/>
          </w:pPr>
        </w:p>
      </w:tc>
      <w:tc>
        <w:tcPr>
          <w:tcW w:w="3210" w:type="dxa"/>
        </w:tcPr>
        <w:p w14:paraId="429F8905" w14:textId="35CBC295" w:rsidR="006C7ECD" w:rsidRDefault="006C7ECD" w:rsidP="4CA20F83">
          <w:pPr>
            <w:pStyle w:val="Encabezado"/>
            <w:jc w:val="center"/>
          </w:pPr>
        </w:p>
      </w:tc>
      <w:tc>
        <w:tcPr>
          <w:tcW w:w="3210" w:type="dxa"/>
        </w:tcPr>
        <w:p w14:paraId="146EC1F6" w14:textId="5897492D" w:rsidR="006C7ECD" w:rsidRDefault="006C7ECD" w:rsidP="4CA20F83">
          <w:pPr>
            <w:pStyle w:val="Encabezado"/>
            <w:ind w:right="-115"/>
            <w:jc w:val="right"/>
          </w:pPr>
        </w:p>
      </w:tc>
    </w:tr>
  </w:tbl>
  <w:p w14:paraId="367FBFBA" w14:textId="36A11366" w:rsidR="006C7ECD" w:rsidRDefault="006C7ECD" w:rsidP="4CA20F83">
    <w:pPr>
      <w:pStyle w:val="Piedepgina"/>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1100ADDB" w14:textId="77777777" w:rsidTr="4CA20F83">
      <w:trPr>
        <w:trHeight w:val="300"/>
      </w:trPr>
      <w:tc>
        <w:tcPr>
          <w:tcW w:w="3210" w:type="dxa"/>
        </w:tcPr>
        <w:p w14:paraId="511DDCDC" w14:textId="2B86A5D7" w:rsidR="006C7ECD" w:rsidRDefault="006C7ECD" w:rsidP="4CA20F83">
          <w:pPr>
            <w:pStyle w:val="Encabezado"/>
            <w:ind w:left="-115"/>
            <w:jc w:val="left"/>
          </w:pPr>
        </w:p>
      </w:tc>
      <w:tc>
        <w:tcPr>
          <w:tcW w:w="3210" w:type="dxa"/>
        </w:tcPr>
        <w:p w14:paraId="77F28A56" w14:textId="2BC40657" w:rsidR="006C7ECD" w:rsidRDefault="006C7ECD" w:rsidP="4CA20F83">
          <w:pPr>
            <w:pStyle w:val="Encabezado"/>
            <w:jc w:val="center"/>
          </w:pPr>
        </w:p>
      </w:tc>
      <w:tc>
        <w:tcPr>
          <w:tcW w:w="3210" w:type="dxa"/>
        </w:tcPr>
        <w:p w14:paraId="320D13A3" w14:textId="7723911B" w:rsidR="006C7ECD" w:rsidRDefault="006C7ECD" w:rsidP="4CA20F83">
          <w:pPr>
            <w:pStyle w:val="Encabezado"/>
            <w:ind w:right="-115"/>
            <w:jc w:val="right"/>
          </w:pPr>
        </w:p>
      </w:tc>
    </w:tr>
  </w:tbl>
  <w:p w14:paraId="50EEBDE6" w14:textId="10F566E3" w:rsidR="006C7ECD" w:rsidRDefault="006C7ECD" w:rsidP="4CA20F83">
    <w:pPr>
      <w:pStyle w:val="Piedepgina"/>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1CCC9008" w14:textId="77777777" w:rsidTr="4CA20F83">
      <w:trPr>
        <w:trHeight w:val="300"/>
      </w:trPr>
      <w:tc>
        <w:tcPr>
          <w:tcW w:w="3210" w:type="dxa"/>
        </w:tcPr>
        <w:p w14:paraId="21EF4903" w14:textId="5347ABDD" w:rsidR="006C7ECD" w:rsidRDefault="006C7ECD" w:rsidP="4CA20F83">
          <w:pPr>
            <w:pStyle w:val="Encabezado"/>
            <w:ind w:left="-115"/>
            <w:jc w:val="left"/>
          </w:pPr>
        </w:p>
      </w:tc>
      <w:tc>
        <w:tcPr>
          <w:tcW w:w="3210" w:type="dxa"/>
        </w:tcPr>
        <w:p w14:paraId="28E20EB4" w14:textId="485E8D82" w:rsidR="006C7ECD" w:rsidRDefault="006C7ECD" w:rsidP="4CA20F83">
          <w:pPr>
            <w:pStyle w:val="Encabezado"/>
            <w:jc w:val="center"/>
          </w:pPr>
        </w:p>
      </w:tc>
      <w:tc>
        <w:tcPr>
          <w:tcW w:w="3210" w:type="dxa"/>
        </w:tcPr>
        <w:p w14:paraId="19D0F3B9" w14:textId="6E1D4CF5" w:rsidR="006C7ECD" w:rsidRDefault="006C7ECD" w:rsidP="4CA20F83">
          <w:pPr>
            <w:pStyle w:val="Encabezado"/>
            <w:ind w:right="-115"/>
            <w:jc w:val="right"/>
          </w:pPr>
        </w:p>
      </w:tc>
    </w:tr>
  </w:tbl>
  <w:p w14:paraId="1FB7FDE7" w14:textId="42F1AFBF" w:rsidR="006C7ECD" w:rsidRDefault="006C7ECD" w:rsidP="4CA20F8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5E37DEEB" w14:textId="77777777" w:rsidTr="4CA20F83">
      <w:trPr>
        <w:trHeight w:val="300"/>
      </w:trPr>
      <w:tc>
        <w:tcPr>
          <w:tcW w:w="3210" w:type="dxa"/>
        </w:tcPr>
        <w:p w14:paraId="38168254" w14:textId="766BB720" w:rsidR="006C7ECD" w:rsidRDefault="006C7ECD" w:rsidP="4CA20F83">
          <w:pPr>
            <w:pStyle w:val="Encabezado"/>
            <w:ind w:left="-115"/>
            <w:jc w:val="left"/>
          </w:pPr>
        </w:p>
      </w:tc>
      <w:tc>
        <w:tcPr>
          <w:tcW w:w="3210" w:type="dxa"/>
        </w:tcPr>
        <w:p w14:paraId="344892D7" w14:textId="6409D2F2" w:rsidR="006C7ECD" w:rsidRDefault="006C7ECD" w:rsidP="4CA20F83">
          <w:pPr>
            <w:pStyle w:val="Encabezado"/>
            <w:jc w:val="center"/>
          </w:pPr>
        </w:p>
      </w:tc>
      <w:tc>
        <w:tcPr>
          <w:tcW w:w="3210" w:type="dxa"/>
        </w:tcPr>
        <w:p w14:paraId="473F633D" w14:textId="63305D33" w:rsidR="006C7ECD" w:rsidRDefault="006C7ECD" w:rsidP="4CA20F83">
          <w:pPr>
            <w:pStyle w:val="Encabezado"/>
            <w:ind w:right="-115"/>
            <w:jc w:val="right"/>
          </w:pPr>
        </w:p>
      </w:tc>
    </w:tr>
  </w:tbl>
  <w:p w14:paraId="5BEA9880" w14:textId="31468F25" w:rsidR="006C7ECD" w:rsidRDefault="006C7ECD"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944FBE" w14:textId="77777777" w:rsidR="006C7ECD" w:rsidRDefault="006C7ECD"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separate"/>
    </w:r>
    <w:r w:rsidR="00EB7A41">
      <w:rPr>
        <w:smallCaps/>
        <w:noProof/>
        <w:color w:val="000000" w:themeColor="text1"/>
      </w:rPr>
      <w:t>1</w:t>
    </w:r>
    <w:r w:rsidRPr="4CA20F83">
      <w:rPr>
        <w:smallCaps/>
        <w:color w:val="000000" w:themeColor="text1"/>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5EF2334F" w14:textId="77777777" w:rsidTr="4CA20F83">
      <w:trPr>
        <w:trHeight w:val="300"/>
      </w:trPr>
      <w:tc>
        <w:tcPr>
          <w:tcW w:w="3210" w:type="dxa"/>
        </w:tcPr>
        <w:p w14:paraId="2B3F9E56" w14:textId="118DC8AE" w:rsidR="006C7ECD" w:rsidRDefault="006C7ECD" w:rsidP="4CA20F83">
          <w:pPr>
            <w:pStyle w:val="Encabezado"/>
            <w:ind w:left="-115"/>
            <w:jc w:val="left"/>
          </w:pPr>
        </w:p>
      </w:tc>
      <w:tc>
        <w:tcPr>
          <w:tcW w:w="3210" w:type="dxa"/>
        </w:tcPr>
        <w:p w14:paraId="598AB3A6" w14:textId="31365FE7" w:rsidR="006C7ECD" w:rsidRDefault="006C7ECD" w:rsidP="4CA20F83">
          <w:pPr>
            <w:pStyle w:val="Encabezado"/>
            <w:jc w:val="center"/>
          </w:pPr>
        </w:p>
      </w:tc>
      <w:tc>
        <w:tcPr>
          <w:tcW w:w="3210" w:type="dxa"/>
        </w:tcPr>
        <w:p w14:paraId="4AC3A646" w14:textId="63F0DFE0" w:rsidR="006C7ECD" w:rsidRDefault="006C7ECD" w:rsidP="4CA20F83">
          <w:pPr>
            <w:pStyle w:val="Encabezado"/>
            <w:ind w:right="-115"/>
            <w:jc w:val="right"/>
          </w:pPr>
        </w:p>
      </w:tc>
    </w:tr>
  </w:tbl>
  <w:p w14:paraId="28B9DFD5" w14:textId="07206A1E" w:rsidR="006C7ECD" w:rsidRDefault="006C7ECD"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573CFCFB" w14:textId="77777777" w:rsidTr="4CA20F83">
      <w:trPr>
        <w:trHeight w:val="300"/>
      </w:trPr>
      <w:tc>
        <w:tcPr>
          <w:tcW w:w="3210" w:type="dxa"/>
        </w:tcPr>
        <w:p w14:paraId="5A195424" w14:textId="562ACEB6" w:rsidR="006C7ECD" w:rsidRDefault="006C7ECD" w:rsidP="4CA20F83">
          <w:pPr>
            <w:pStyle w:val="Encabezado"/>
            <w:ind w:left="-115"/>
            <w:jc w:val="left"/>
          </w:pPr>
        </w:p>
      </w:tc>
      <w:tc>
        <w:tcPr>
          <w:tcW w:w="3210" w:type="dxa"/>
        </w:tcPr>
        <w:p w14:paraId="43300CEA" w14:textId="2BA7FA11" w:rsidR="006C7ECD" w:rsidRDefault="006C7ECD" w:rsidP="4CA20F83">
          <w:pPr>
            <w:pStyle w:val="Encabezado"/>
            <w:jc w:val="center"/>
          </w:pPr>
        </w:p>
      </w:tc>
      <w:tc>
        <w:tcPr>
          <w:tcW w:w="3210" w:type="dxa"/>
        </w:tcPr>
        <w:p w14:paraId="064CA9D5" w14:textId="6FE80E5C" w:rsidR="006C7ECD" w:rsidRDefault="006C7ECD" w:rsidP="4CA20F83">
          <w:pPr>
            <w:pStyle w:val="Encabezado"/>
            <w:ind w:right="-115"/>
            <w:jc w:val="right"/>
          </w:pPr>
        </w:p>
      </w:tc>
    </w:tr>
  </w:tbl>
  <w:p w14:paraId="7F41F49B" w14:textId="7CC11FBD" w:rsidR="006C7ECD" w:rsidRDefault="006C7ECD"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03A53AD8" w14:textId="77777777" w:rsidTr="4CA20F83">
      <w:trPr>
        <w:trHeight w:val="300"/>
      </w:trPr>
      <w:tc>
        <w:tcPr>
          <w:tcW w:w="3210" w:type="dxa"/>
        </w:tcPr>
        <w:p w14:paraId="7B453680" w14:textId="27FD45BE" w:rsidR="006C7ECD" w:rsidRDefault="006C7ECD" w:rsidP="4CA20F83">
          <w:pPr>
            <w:pStyle w:val="Encabezado"/>
            <w:ind w:left="-115"/>
            <w:jc w:val="left"/>
          </w:pPr>
        </w:p>
      </w:tc>
      <w:tc>
        <w:tcPr>
          <w:tcW w:w="3210" w:type="dxa"/>
        </w:tcPr>
        <w:p w14:paraId="23E5ACE5" w14:textId="6B1A277D" w:rsidR="006C7ECD" w:rsidRDefault="006C7ECD" w:rsidP="4CA20F83">
          <w:pPr>
            <w:pStyle w:val="Encabezado"/>
            <w:jc w:val="center"/>
          </w:pPr>
        </w:p>
      </w:tc>
      <w:tc>
        <w:tcPr>
          <w:tcW w:w="3210" w:type="dxa"/>
        </w:tcPr>
        <w:p w14:paraId="18BDBC88" w14:textId="70208FBE" w:rsidR="006C7ECD" w:rsidRDefault="006C7ECD" w:rsidP="4CA20F83">
          <w:pPr>
            <w:pStyle w:val="Encabezado"/>
            <w:ind w:right="-115"/>
            <w:jc w:val="right"/>
          </w:pPr>
        </w:p>
      </w:tc>
    </w:tr>
  </w:tbl>
  <w:p w14:paraId="6F190B58" w14:textId="64EC2A71" w:rsidR="006C7ECD" w:rsidRDefault="006C7ECD" w:rsidP="4CA20F83">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2F7D2843" w14:textId="77777777" w:rsidTr="4CA20F83">
      <w:trPr>
        <w:trHeight w:val="300"/>
      </w:trPr>
      <w:tc>
        <w:tcPr>
          <w:tcW w:w="3210" w:type="dxa"/>
        </w:tcPr>
        <w:p w14:paraId="24661A1B" w14:textId="68F3F1C7" w:rsidR="006C7ECD" w:rsidRDefault="006C7ECD" w:rsidP="4CA20F83">
          <w:pPr>
            <w:pStyle w:val="Encabezado"/>
            <w:ind w:left="-115"/>
            <w:jc w:val="left"/>
          </w:pPr>
        </w:p>
      </w:tc>
      <w:tc>
        <w:tcPr>
          <w:tcW w:w="3210" w:type="dxa"/>
        </w:tcPr>
        <w:p w14:paraId="609D1BC7" w14:textId="542BF3BF" w:rsidR="006C7ECD" w:rsidRDefault="006C7ECD" w:rsidP="4CA20F83">
          <w:pPr>
            <w:pStyle w:val="Encabezado"/>
            <w:jc w:val="center"/>
          </w:pPr>
        </w:p>
      </w:tc>
      <w:tc>
        <w:tcPr>
          <w:tcW w:w="3210" w:type="dxa"/>
        </w:tcPr>
        <w:p w14:paraId="47FD10B3" w14:textId="4403F693" w:rsidR="006C7ECD" w:rsidRDefault="006C7ECD" w:rsidP="4CA20F83">
          <w:pPr>
            <w:pStyle w:val="Encabezado"/>
            <w:ind w:right="-115"/>
            <w:jc w:val="right"/>
          </w:pPr>
        </w:p>
      </w:tc>
    </w:tr>
  </w:tbl>
  <w:p w14:paraId="2F3B4981" w14:textId="5E8BECB4" w:rsidR="006C7ECD" w:rsidRDefault="006C7ECD" w:rsidP="4CA20F83">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47D20C83" w14:textId="77777777" w:rsidTr="4CA20F83">
      <w:trPr>
        <w:trHeight w:val="300"/>
      </w:trPr>
      <w:tc>
        <w:tcPr>
          <w:tcW w:w="3210" w:type="dxa"/>
        </w:tcPr>
        <w:p w14:paraId="66519AF1" w14:textId="1DBDBA79" w:rsidR="006C7ECD" w:rsidRDefault="006C7ECD" w:rsidP="4CA20F83">
          <w:pPr>
            <w:pStyle w:val="Encabezado"/>
            <w:ind w:left="-115"/>
            <w:jc w:val="left"/>
          </w:pPr>
        </w:p>
      </w:tc>
      <w:tc>
        <w:tcPr>
          <w:tcW w:w="3210" w:type="dxa"/>
        </w:tcPr>
        <w:p w14:paraId="2A9C0241" w14:textId="17A4EC56" w:rsidR="006C7ECD" w:rsidRDefault="006C7ECD" w:rsidP="4CA20F83">
          <w:pPr>
            <w:pStyle w:val="Encabezado"/>
            <w:jc w:val="center"/>
          </w:pPr>
        </w:p>
      </w:tc>
      <w:tc>
        <w:tcPr>
          <w:tcW w:w="3210" w:type="dxa"/>
        </w:tcPr>
        <w:p w14:paraId="1F70E3B7" w14:textId="392787EC" w:rsidR="006C7ECD" w:rsidRDefault="006C7ECD" w:rsidP="4CA20F83">
          <w:pPr>
            <w:pStyle w:val="Encabezado"/>
            <w:ind w:right="-115"/>
            <w:jc w:val="right"/>
          </w:pPr>
        </w:p>
      </w:tc>
    </w:tr>
  </w:tbl>
  <w:p w14:paraId="5675E8ED" w14:textId="7F6BFC61" w:rsidR="006C7ECD" w:rsidRDefault="006C7ECD" w:rsidP="4CA20F83">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62724D32" w14:textId="77777777" w:rsidTr="4CA20F83">
      <w:trPr>
        <w:trHeight w:val="300"/>
      </w:trPr>
      <w:tc>
        <w:tcPr>
          <w:tcW w:w="3210" w:type="dxa"/>
        </w:tcPr>
        <w:p w14:paraId="3AAD2A5C" w14:textId="40988731" w:rsidR="006C7ECD" w:rsidRDefault="006C7ECD" w:rsidP="4CA20F83">
          <w:pPr>
            <w:pStyle w:val="Encabezado"/>
            <w:ind w:left="-115"/>
            <w:jc w:val="left"/>
          </w:pPr>
        </w:p>
      </w:tc>
      <w:tc>
        <w:tcPr>
          <w:tcW w:w="3210" w:type="dxa"/>
        </w:tcPr>
        <w:p w14:paraId="1A5FB048" w14:textId="446FD54F" w:rsidR="006C7ECD" w:rsidRDefault="006C7ECD" w:rsidP="4CA20F83">
          <w:pPr>
            <w:pStyle w:val="Encabezado"/>
            <w:jc w:val="center"/>
          </w:pPr>
        </w:p>
      </w:tc>
      <w:tc>
        <w:tcPr>
          <w:tcW w:w="3210" w:type="dxa"/>
        </w:tcPr>
        <w:p w14:paraId="119FEF90" w14:textId="12F0B323" w:rsidR="006C7ECD" w:rsidRDefault="006C7ECD" w:rsidP="4CA20F83">
          <w:pPr>
            <w:pStyle w:val="Encabezado"/>
            <w:ind w:right="-115"/>
            <w:jc w:val="right"/>
          </w:pPr>
        </w:p>
      </w:tc>
    </w:tr>
  </w:tbl>
  <w:p w14:paraId="14ECCA6F" w14:textId="7685D9A8" w:rsidR="006C7ECD" w:rsidRDefault="006C7ECD"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C0A428" w14:textId="77777777" w:rsidR="008F0E5E" w:rsidRDefault="008F0E5E">
      <w:pPr>
        <w:spacing w:after="0" w:line="240" w:lineRule="auto"/>
      </w:pPr>
      <w:r>
        <w:separator/>
      </w:r>
    </w:p>
  </w:footnote>
  <w:footnote w:type="continuationSeparator" w:id="0">
    <w:p w14:paraId="029119A3" w14:textId="77777777" w:rsidR="008F0E5E" w:rsidRDefault="008F0E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6C7ECD" w:rsidRDefault="006C7ECD"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6C7ECD" w:rsidRDefault="006C7ECD"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3E871EB8" w14:textId="77777777" w:rsidTr="4CA20F83">
      <w:trPr>
        <w:trHeight w:val="300"/>
      </w:trPr>
      <w:tc>
        <w:tcPr>
          <w:tcW w:w="3210" w:type="dxa"/>
        </w:tcPr>
        <w:p w14:paraId="05319AE1" w14:textId="3B17DF01" w:rsidR="006C7ECD" w:rsidRDefault="006C7ECD" w:rsidP="4CA20F83">
          <w:pPr>
            <w:pStyle w:val="Encabezado"/>
            <w:ind w:left="-115"/>
            <w:jc w:val="left"/>
          </w:pPr>
        </w:p>
      </w:tc>
      <w:tc>
        <w:tcPr>
          <w:tcW w:w="3210" w:type="dxa"/>
        </w:tcPr>
        <w:p w14:paraId="3384563F" w14:textId="131C776F" w:rsidR="006C7ECD" w:rsidRDefault="006C7ECD" w:rsidP="4CA20F83">
          <w:pPr>
            <w:pStyle w:val="Encabezado"/>
            <w:jc w:val="center"/>
          </w:pPr>
        </w:p>
      </w:tc>
      <w:tc>
        <w:tcPr>
          <w:tcW w:w="3210" w:type="dxa"/>
        </w:tcPr>
        <w:p w14:paraId="73A39868" w14:textId="729D31AB" w:rsidR="006C7ECD" w:rsidRDefault="006C7ECD" w:rsidP="4CA20F83">
          <w:pPr>
            <w:pStyle w:val="Encabezado"/>
            <w:ind w:right="-115"/>
            <w:jc w:val="right"/>
          </w:pPr>
        </w:p>
      </w:tc>
    </w:tr>
  </w:tbl>
  <w:p w14:paraId="1FB29302" w14:textId="4F093379" w:rsidR="006C7ECD" w:rsidRDefault="006C7ECD"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3CEEDF0B" w14:textId="77777777" w:rsidTr="4CA20F83">
      <w:trPr>
        <w:trHeight w:val="300"/>
      </w:trPr>
      <w:tc>
        <w:tcPr>
          <w:tcW w:w="3210" w:type="dxa"/>
        </w:tcPr>
        <w:p w14:paraId="2D49E0A9" w14:textId="34C3304B" w:rsidR="006C7ECD" w:rsidRDefault="006C7ECD" w:rsidP="4CA20F83">
          <w:pPr>
            <w:pStyle w:val="Encabezado"/>
            <w:ind w:left="-115"/>
            <w:jc w:val="left"/>
          </w:pPr>
        </w:p>
      </w:tc>
      <w:tc>
        <w:tcPr>
          <w:tcW w:w="3210" w:type="dxa"/>
        </w:tcPr>
        <w:p w14:paraId="63CDF9BF" w14:textId="47EC6B5A" w:rsidR="006C7ECD" w:rsidRDefault="006C7ECD" w:rsidP="4CA20F83">
          <w:pPr>
            <w:pStyle w:val="Encabezado"/>
            <w:jc w:val="center"/>
          </w:pPr>
        </w:p>
      </w:tc>
      <w:tc>
        <w:tcPr>
          <w:tcW w:w="3210" w:type="dxa"/>
        </w:tcPr>
        <w:p w14:paraId="6E24D5C0" w14:textId="6CC45996" w:rsidR="006C7ECD" w:rsidRDefault="006C7ECD" w:rsidP="4CA20F83">
          <w:pPr>
            <w:pStyle w:val="Encabezado"/>
            <w:ind w:right="-115"/>
            <w:jc w:val="right"/>
          </w:pPr>
        </w:p>
      </w:tc>
    </w:tr>
  </w:tbl>
  <w:p w14:paraId="698AB86B" w14:textId="4CA6C12C" w:rsidR="006C7ECD" w:rsidRDefault="006C7ECD"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6DB7043D" w14:textId="77777777" w:rsidTr="4CA20F83">
      <w:trPr>
        <w:trHeight w:val="300"/>
      </w:trPr>
      <w:tc>
        <w:tcPr>
          <w:tcW w:w="3210" w:type="dxa"/>
        </w:tcPr>
        <w:p w14:paraId="27F03DD5" w14:textId="00495C95" w:rsidR="006C7ECD" w:rsidRDefault="006C7ECD" w:rsidP="4CA20F83">
          <w:pPr>
            <w:pStyle w:val="Encabezado"/>
            <w:ind w:left="-115"/>
            <w:jc w:val="left"/>
          </w:pPr>
        </w:p>
      </w:tc>
      <w:tc>
        <w:tcPr>
          <w:tcW w:w="3210" w:type="dxa"/>
        </w:tcPr>
        <w:p w14:paraId="063A7D1E" w14:textId="452D0D98" w:rsidR="006C7ECD" w:rsidRDefault="006C7ECD" w:rsidP="4CA20F83">
          <w:pPr>
            <w:pStyle w:val="Encabezado"/>
            <w:jc w:val="center"/>
          </w:pPr>
        </w:p>
      </w:tc>
      <w:tc>
        <w:tcPr>
          <w:tcW w:w="3210" w:type="dxa"/>
        </w:tcPr>
        <w:p w14:paraId="3D4EA7E7" w14:textId="7B1FBA9B" w:rsidR="006C7ECD" w:rsidRDefault="006C7ECD" w:rsidP="4CA20F83">
          <w:pPr>
            <w:pStyle w:val="Encabezado"/>
            <w:ind w:right="-115"/>
            <w:jc w:val="right"/>
          </w:pPr>
        </w:p>
      </w:tc>
    </w:tr>
  </w:tbl>
  <w:p w14:paraId="4FD3D144" w14:textId="5E43B609" w:rsidR="006C7ECD" w:rsidRDefault="006C7ECD"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6DC386CF" w14:textId="77777777" w:rsidTr="4CA20F83">
      <w:trPr>
        <w:trHeight w:val="300"/>
      </w:trPr>
      <w:tc>
        <w:tcPr>
          <w:tcW w:w="3210" w:type="dxa"/>
        </w:tcPr>
        <w:p w14:paraId="5E193FF8" w14:textId="1C96BE5F" w:rsidR="006C7ECD" w:rsidRDefault="006C7ECD" w:rsidP="4CA20F83">
          <w:pPr>
            <w:pStyle w:val="Encabezado"/>
            <w:ind w:left="-115"/>
            <w:jc w:val="left"/>
          </w:pPr>
        </w:p>
      </w:tc>
      <w:tc>
        <w:tcPr>
          <w:tcW w:w="3210" w:type="dxa"/>
        </w:tcPr>
        <w:p w14:paraId="57AE7425" w14:textId="1A6F3929" w:rsidR="006C7ECD" w:rsidRDefault="006C7ECD" w:rsidP="4CA20F83">
          <w:pPr>
            <w:pStyle w:val="Encabezado"/>
            <w:jc w:val="center"/>
          </w:pPr>
        </w:p>
      </w:tc>
      <w:tc>
        <w:tcPr>
          <w:tcW w:w="3210" w:type="dxa"/>
        </w:tcPr>
        <w:p w14:paraId="76989B93" w14:textId="7B898150" w:rsidR="006C7ECD" w:rsidRDefault="006C7ECD" w:rsidP="4CA20F83">
          <w:pPr>
            <w:pStyle w:val="Encabezado"/>
            <w:ind w:right="-115"/>
            <w:jc w:val="right"/>
          </w:pPr>
        </w:p>
      </w:tc>
    </w:tr>
  </w:tbl>
  <w:p w14:paraId="6376B419" w14:textId="2247A8E0" w:rsidR="006C7ECD" w:rsidRDefault="006C7ECD"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0FE1F5C4" w14:textId="77777777" w:rsidTr="4CA20F83">
      <w:trPr>
        <w:trHeight w:val="300"/>
      </w:trPr>
      <w:tc>
        <w:tcPr>
          <w:tcW w:w="3210" w:type="dxa"/>
        </w:tcPr>
        <w:p w14:paraId="64393447" w14:textId="59CC5564" w:rsidR="006C7ECD" w:rsidRDefault="006C7ECD" w:rsidP="4CA20F83">
          <w:pPr>
            <w:pStyle w:val="Encabezado"/>
            <w:ind w:left="-115"/>
            <w:jc w:val="left"/>
          </w:pPr>
        </w:p>
      </w:tc>
      <w:tc>
        <w:tcPr>
          <w:tcW w:w="3210" w:type="dxa"/>
        </w:tcPr>
        <w:p w14:paraId="2A52E540" w14:textId="73C3F86B" w:rsidR="006C7ECD" w:rsidRDefault="006C7ECD" w:rsidP="4CA20F83">
          <w:pPr>
            <w:pStyle w:val="Encabezado"/>
            <w:jc w:val="center"/>
          </w:pPr>
        </w:p>
      </w:tc>
      <w:tc>
        <w:tcPr>
          <w:tcW w:w="3210" w:type="dxa"/>
        </w:tcPr>
        <w:p w14:paraId="2E0AB649" w14:textId="44662026" w:rsidR="006C7ECD" w:rsidRDefault="006C7ECD" w:rsidP="4CA20F83">
          <w:pPr>
            <w:pStyle w:val="Encabezado"/>
            <w:ind w:right="-115"/>
            <w:jc w:val="right"/>
          </w:pPr>
        </w:p>
      </w:tc>
    </w:tr>
  </w:tbl>
  <w:p w14:paraId="186BCA9D" w14:textId="3504C57F" w:rsidR="006C7ECD" w:rsidRDefault="006C7ECD"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0C92583D" w14:textId="77777777" w:rsidTr="4CA20F83">
      <w:trPr>
        <w:trHeight w:val="300"/>
      </w:trPr>
      <w:tc>
        <w:tcPr>
          <w:tcW w:w="3210" w:type="dxa"/>
        </w:tcPr>
        <w:p w14:paraId="31FBE632" w14:textId="65FD59B1" w:rsidR="006C7ECD" w:rsidRDefault="006C7ECD" w:rsidP="4CA20F83">
          <w:pPr>
            <w:pStyle w:val="Encabezado"/>
            <w:ind w:left="-115"/>
            <w:jc w:val="left"/>
          </w:pPr>
        </w:p>
      </w:tc>
      <w:tc>
        <w:tcPr>
          <w:tcW w:w="3210" w:type="dxa"/>
        </w:tcPr>
        <w:p w14:paraId="4748D43B" w14:textId="7AF1B705" w:rsidR="006C7ECD" w:rsidRDefault="006C7ECD" w:rsidP="4CA20F83">
          <w:pPr>
            <w:pStyle w:val="Encabezado"/>
            <w:jc w:val="center"/>
          </w:pPr>
        </w:p>
      </w:tc>
      <w:tc>
        <w:tcPr>
          <w:tcW w:w="3210" w:type="dxa"/>
        </w:tcPr>
        <w:p w14:paraId="6DFEA7BF" w14:textId="63E68A8D" w:rsidR="006C7ECD" w:rsidRDefault="006C7ECD" w:rsidP="4CA20F83">
          <w:pPr>
            <w:pStyle w:val="Encabezado"/>
            <w:ind w:right="-115"/>
            <w:jc w:val="right"/>
          </w:pPr>
        </w:p>
      </w:tc>
    </w:tr>
  </w:tbl>
  <w:p w14:paraId="279CC955" w14:textId="52339537" w:rsidR="006C7ECD" w:rsidRDefault="006C7ECD"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78F98245" w14:textId="77777777" w:rsidTr="4CA20F83">
      <w:trPr>
        <w:trHeight w:val="300"/>
      </w:trPr>
      <w:tc>
        <w:tcPr>
          <w:tcW w:w="3210" w:type="dxa"/>
        </w:tcPr>
        <w:p w14:paraId="33EB3904" w14:textId="3E6E02EB" w:rsidR="006C7ECD" w:rsidRDefault="006C7ECD" w:rsidP="4CA20F83">
          <w:pPr>
            <w:pStyle w:val="Encabezado"/>
            <w:ind w:left="-115"/>
            <w:jc w:val="left"/>
          </w:pPr>
        </w:p>
      </w:tc>
      <w:tc>
        <w:tcPr>
          <w:tcW w:w="3210" w:type="dxa"/>
        </w:tcPr>
        <w:p w14:paraId="763FFA9D" w14:textId="6EE8103E" w:rsidR="006C7ECD" w:rsidRDefault="006C7ECD" w:rsidP="4CA20F83">
          <w:pPr>
            <w:pStyle w:val="Encabezado"/>
            <w:jc w:val="center"/>
          </w:pPr>
        </w:p>
      </w:tc>
      <w:tc>
        <w:tcPr>
          <w:tcW w:w="3210" w:type="dxa"/>
        </w:tcPr>
        <w:p w14:paraId="5DD05333" w14:textId="6B18D638" w:rsidR="006C7ECD" w:rsidRDefault="006C7ECD" w:rsidP="4CA20F83">
          <w:pPr>
            <w:pStyle w:val="Encabezado"/>
            <w:ind w:right="-115"/>
            <w:jc w:val="right"/>
          </w:pPr>
        </w:p>
      </w:tc>
    </w:tr>
  </w:tbl>
  <w:p w14:paraId="6D25C90D" w14:textId="24955493" w:rsidR="006C7ECD" w:rsidRDefault="006C7ECD"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011BDEF1" w14:textId="77777777" w:rsidTr="4CA20F83">
      <w:trPr>
        <w:trHeight w:val="300"/>
      </w:trPr>
      <w:tc>
        <w:tcPr>
          <w:tcW w:w="3210" w:type="dxa"/>
        </w:tcPr>
        <w:p w14:paraId="694C0817" w14:textId="57AAE980" w:rsidR="006C7ECD" w:rsidRDefault="006C7ECD" w:rsidP="4CA20F83">
          <w:pPr>
            <w:pStyle w:val="Encabezado"/>
            <w:ind w:left="-115"/>
            <w:jc w:val="left"/>
          </w:pPr>
        </w:p>
      </w:tc>
      <w:tc>
        <w:tcPr>
          <w:tcW w:w="3210" w:type="dxa"/>
        </w:tcPr>
        <w:p w14:paraId="06AA040C" w14:textId="0C582CBD" w:rsidR="006C7ECD" w:rsidRDefault="006C7ECD" w:rsidP="4CA20F83">
          <w:pPr>
            <w:pStyle w:val="Encabezado"/>
            <w:jc w:val="center"/>
          </w:pPr>
        </w:p>
      </w:tc>
      <w:tc>
        <w:tcPr>
          <w:tcW w:w="3210" w:type="dxa"/>
        </w:tcPr>
        <w:p w14:paraId="34E1A110" w14:textId="4DD58893" w:rsidR="006C7ECD" w:rsidRDefault="006C7ECD" w:rsidP="4CA20F83">
          <w:pPr>
            <w:pStyle w:val="Encabezado"/>
            <w:ind w:right="-115"/>
            <w:jc w:val="right"/>
          </w:pPr>
        </w:p>
      </w:tc>
    </w:tr>
  </w:tbl>
  <w:p w14:paraId="7772D874" w14:textId="643C3E27" w:rsidR="006C7ECD" w:rsidRDefault="006C7ECD"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524770D0" w14:textId="77777777" w:rsidTr="4CA20F83">
      <w:trPr>
        <w:trHeight w:val="300"/>
      </w:trPr>
      <w:tc>
        <w:tcPr>
          <w:tcW w:w="3210" w:type="dxa"/>
        </w:tcPr>
        <w:p w14:paraId="2938BFE1" w14:textId="47D1C579" w:rsidR="006C7ECD" w:rsidRDefault="006C7ECD" w:rsidP="4CA20F83">
          <w:pPr>
            <w:pStyle w:val="Encabezado"/>
            <w:ind w:left="-115"/>
            <w:jc w:val="left"/>
          </w:pPr>
        </w:p>
      </w:tc>
      <w:tc>
        <w:tcPr>
          <w:tcW w:w="3210" w:type="dxa"/>
        </w:tcPr>
        <w:p w14:paraId="08991495" w14:textId="681E3ECB" w:rsidR="006C7ECD" w:rsidRDefault="006C7ECD" w:rsidP="4CA20F83">
          <w:pPr>
            <w:pStyle w:val="Encabezado"/>
            <w:jc w:val="center"/>
          </w:pPr>
        </w:p>
      </w:tc>
      <w:tc>
        <w:tcPr>
          <w:tcW w:w="3210" w:type="dxa"/>
        </w:tcPr>
        <w:p w14:paraId="576B32F0" w14:textId="7B32D1D6" w:rsidR="006C7ECD" w:rsidRDefault="006C7ECD" w:rsidP="4CA20F83">
          <w:pPr>
            <w:pStyle w:val="Encabezado"/>
            <w:ind w:right="-115"/>
            <w:jc w:val="right"/>
          </w:pPr>
        </w:p>
      </w:tc>
    </w:tr>
  </w:tbl>
  <w:p w14:paraId="3A42004C" w14:textId="436A693D" w:rsidR="006C7ECD" w:rsidRDefault="006C7ECD"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25A45029" w14:textId="77777777" w:rsidTr="4CA20F83">
      <w:trPr>
        <w:trHeight w:val="300"/>
      </w:trPr>
      <w:tc>
        <w:tcPr>
          <w:tcW w:w="3210" w:type="dxa"/>
        </w:tcPr>
        <w:p w14:paraId="4B2EC5B1" w14:textId="5704D773" w:rsidR="006C7ECD" w:rsidRDefault="006C7ECD" w:rsidP="4CA20F83">
          <w:pPr>
            <w:pStyle w:val="Encabezado"/>
            <w:ind w:left="-115"/>
            <w:jc w:val="left"/>
          </w:pPr>
        </w:p>
      </w:tc>
      <w:tc>
        <w:tcPr>
          <w:tcW w:w="3210" w:type="dxa"/>
        </w:tcPr>
        <w:p w14:paraId="34EB9AAF" w14:textId="4C6D1399" w:rsidR="006C7ECD" w:rsidRDefault="006C7ECD" w:rsidP="4CA20F83">
          <w:pPr>
            <w:pStyle w:val="Encabezado"/>
            <w:jc w:val="center"/>
          </w:pPr>
        </w:p>
      </w:tc>
      <w:tc>
        <w:tcPr>
          <w:tcW w:w="3210" w:type="dxa"/>
        </w:tcPr>
        <w:p w14:paraId="7368F222" w14:textId="0DEF55A1" w:rsidR="006C7ECD" w:rsidRDefault="006C7ECD" w:rsidP="4CA20F83">
          <w:pPr>
            <w:pStyle w:val="Encabezado"/>
            <w:ind w:right="-115"/>
            <w:jc w:val="right"/>
          </w:pPr>
        </w:p>
      </w:tc>
    </w:tr>
  </w:tbl>
  <w:p w14:paraId="3C388BAA" w14:textId="35B279D9" w:rsidR="006C7ECD" w:rsidRDefault="006C7ECD"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4912B49B" w14:textId="77777777" w:rsidTr="4CA20F83">
      <w:trPr>
        <w:trHeight w:val="300"/>
      </w:trPr>
      <w:tc>
        <w:tcPr>
          <w:tcW w:w="3210" w:type="dxa"/>
        </w:tcPr>
        <w:p w14:paraId="37B95B0C" w14:textId="5D821646" w:rsidR="006C7ECD" w:rsidRDefault="006C7ECD" w:rsidP="4CA20F83">
          <w:pPr>
            <w:pStyle w:val="Encabezado"/>
            <w:ind w:left="-115"/>
            <w:jc w:val="left"/>
          </w:pPr>
        </w:p>
      </w:tc>
      <w:tc>
        <w:tcPr>
          <w:tcW w:w="3210" w:type="dxa"/>
        </w:tcPr>
        <w:p w14:paraId="108E33C3" w14:textId="3365091F" w:rsidR="006C7ECD" w:rsidRDefault="006C7ECD" w:rsidP="4CA20F83">
          <w:pPr>
            <w:pStyle w:val="Encabezado"/>
            <w:jc w:val="center"/>
          </w:pPr>
        </w:p>
      </w:tc>
      <w:tc>
        <w:tcPr>
          <w:tcW w:w="3210" w:type="dxa"/>
        </w:tcPr>
        <w:p w14:paraId="06CBCDDB" w14:textId="0D72B2A7" w:rsidR="006C7ECD" w:rsidRDefault="006C7ECD" w:rsidP="4CA20F83">
          <w:pPr>
            <w:pStyle w:val="Encabezado"/>
            <w:ind w:right="-115"/>
            <w:jc w:val="right"/>
          </w:pPr>
        </w:p>
      </w:tc>
    </w:tr>
  </w:tbl>
  <w:p w14:paraId="68986BA1" w14:textId="509A021B" w:rsidR="006C7ECD" w:rsidRDefault="006C7ECD"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324BEF8F" w14:textId="77777777" w:rsidTr="4CA20F83">
      <w:trPr>
        <w:trHeight w:val="300"/>
      </w:trPr>
      <w:tc>
        <w:tcPr>
          <w:tcW w:w="3210" w:type="dxa"/>
        </w:tcPr>
        <w:p w14:paraId="4597A4F7" w14:textId="63AF7C29" w:rsidR="006C7ECD" w:rsidRDefault="006C7ECD" w:rsidP="4CA20F83">
          <w:pPr>
            <w:pStyle w:val="Encabezado"/>
            <w:ind w:left="-115"/>
            <w:jc w:val="left"/>
          </w:pPr>
        </w:p>
      </w:tc>
      <w:tc>
        <w:tcPr>
          <w:tcW w:w="3210" w:type="dxa"/>
        </w:tcPr>
        <w:p w14:paraId="692A1456" w14:textId="216E31D1" w:rsidR="006C7ECD" w:rsidRDefault="006C7ECD" w:rsidP="4CA20F83">
          <w:pPr>
            <w:pStyle w:val="Encabezado"/>
            <w:jc w:val="center"/>
          </w:pPr>
        </w:p>
      </w:tc>
      <w:tc>
        <w:tcPr>
          <w:tcW w:w="3210" w:type="dxa"/>
        </w:tcPr>
        <w:p w14:paraId="10D1A839" w14:textId="53C54BDD" w:rsidR="006C7ECD" w:rsidRDefault="006C7ECD" w:rsidP="4CA20F83">
          <w:pPr>
            <w:pStyle w:val="Encabezado"/>
            <w:ind w:right="-115"/>
            <w:jc w:val="right"/>
          </w:pPr>
        </w:p>
      </w:tc>
    </w:tr>
  </w:tbl>
  <w:p w14:paraId="2F818B53" w14:textId="0890BBE5" w:rsidR="006C7ECD" w:rsidRDefault="006C7ECD"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24B2BF80" w14:textId="77777777" w:rsidTr="4CA20F83">
      <w:trPr>
        <w:trHeight w:val="300"/>
      </w:trPr>
      <w:tc>
        <w:tcPr>
          <w:tcW w:w="3210" w:type="dxa"/>
        </w:tcPr>
        <w:p w14:paraId="25FEE189" w14:textId="1EB4A440" w:rsidR="006C7ECD" w:rsidRDefault="006C7ECD" w:rsidP="4CA20F83">
          <w:pPr>
            <w:pStyle w:val="Encabezado"/>
            <w:ind w:left="-115"/>
            <w:jc w:val="left"/>
          </w:pPr>
        </w:p>
      </w:tc>
      <w:tc>
        <w:tcPr>
          <w:tcW w:w="3210" w:type="dxa"/>
        </w:tcPr>
        <w:p w14:paraId="6B360F5C" w14:textId="06EFFE6D" w:rsidR="006C7ECD" w:rsidRDefault="006C7ECD" w:rsidP="4CA20F83">
          <w:pPr>
            <w:pStyle w:val="Encabezado"/>
            <w:jc w:val="center"/>
          </w:pPr>
        </w:p>
      </w:tc>
      <w:tc>
        <w:tcPr>
          <w:tcW w:w="3210" w:type="dxa"/>
        </w:tcPr>
        <w:p w14:paraId="691CF8F1" w14:textId="36BAFD91" w:rsidR="006C7ECD" w:rsidRDefault="006C7ECD" w:rsidP="4CA20F83">
          <w:pPr>
            <w:pStyle w:val="Encabezado"/>
            <w:ind w:right="-115"/>
            <w:jc w:val="right"/>
          </w:pPr>
        </w:p>
      </w:tc>
    </w:tr>
  </w:tbl>
  <w:p w14:paraId="1E196F7E" w14:textId="5FE353AF" w:rsidR="006C7ECD" w:rsidRDefault="006C7ECD"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336AA87A" w14:textId="77777777" w:rsidTr="4CA20F83">
      <w:trPr>
        <w:trHeight w:val="300"/>
      </w:trPr>
      <w:tc>
        <w:tcPr>
          <w:tcW w:w="3210" w:type="dxa"/>
        </w:tcPr>
        <w:p w14:paraId="1A5FC5B1" w14:textId="71AB8BB1" w:rsidR="006C7ECD" w:rsidRDefault="006C7ECD" w:rsidP="4CA20F83">
          <w:pPr>
            <w:pStyle w:val="Encabezado"/>
            <w:ind w:left="-115"/>
            <w:jc w:val="left"/>
          </w:pPr>
        </w:p>
      </w:tc>
      <w:tc>
        <w:tcPr>
          <w:tcW w:w="3210" w:type="dxa"/>
        </w:tcPr>
        <w:p w14:paraId="20BF3E81" w14:textId="036E2866" w:rsidR="006C7ECD" w:rsidRDefault="006C7ECD" w:rsidP="4CA20F83">
          <w:pPr>
            <w:pStyle w:val="Encabezado"/>
            <w:jc w:val="center"/>
          </w:pPr>
        </w:p>
      </w:tc>
      <w:tc>
        <w:tcPr>
          <w:tcW w:w="3210" w:type="dxa"/>
        </w:tcPr>
        <w:p w14:paraId="55E86FCE" w14:textId="0221ACD0" w:rsidR="006C7ECD" w:rsidRDefault="006C7ECD" w:rsidP="4CA20F83">
          <w:pPr>
            <w:pStyle w:val="Encabezado"/>
            <w:ind w:right="-115"/>
            <w:jc w:val="right"/>
          </w:pPr>
        </w:p>
      </w:tc>
    </w:tr>
  </w:tbl>
  <w:p w14:paraId="6C3AD644" w14:textId="6C1C3699" w:rsidR="006C7ECD" w:rsidRDefault="006C7ECD"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6C7ECD" w14:paraId="5491EDA1" w14:textId="77777777" w:rsidTr="4CA20F83">
      <w:trPr>
        <w:trHeight w:val="300"/>
      </w:trPr>
      <w:tc>
        <w:tcPr>
          <w:tcW w:w="3210" w:type="dxa"/>
        </w:tcPr>
        <w:p w14:paraId="1298BA6A" w14:textId="66FC8342" w:rsidR="006C7ECD" w:rsidRDefault="006C7ECD" w:rsidP="4CA20F83">
          <w:pPr>
            <w:pStyle w:val="Encabezado"/>
            <w:ind w:left="-115"/>
            <w:jc w:val="left"/>
          </w:pPr>
        </w:p>
      </w:tc>
      <w:tc>
        <w:tcPr>
          <w:tcW w:w="3210" w:type="dxa"/>
        </w:tcPr>
        <w:p w14:paraId="189D72D4" w14:textId="0756F511" w:rsidR="006C7ECD" w:rsidRDefault="006C7ECD" w:rsidP="4CA20F83">
          <w:pPr>
            <w:pStyle w:val="Encabezado"/>
            <w:jc w:val="center"/>
          </w:pPr>
        </w:p>
      </w:tc>
      <w:tc>
        <w:tcPr>
          <w:tcW w:w="3210" w:type="dxa"/>
        </w:tcPr>
        <w:p w14:paraId="37D98B69" w14:textId="23297B21" w:rsidR="006C7ECD" w:rsidRDefault="006C7ECD" w:rsidP="4CA20F83">
          <w:pPr>
            <w:pStyle w:val="Encabezado"/>
            <w:ind w:right="-115"/>
            <w:jc w:val="right"/>
          </w:pPr>
        </w:p>
      </w:tc>
    </w:tr>
  </w:tbl>
  <w:p w14:paraId="65930791" w14:textId="5E38546B" w:rsidR="006C7ECD" w:rsidRDefault="006C7ECD" w:rsidP="4CA20F83">
    <w:pPr>
      <w:pStyle w:val="Encabezado"/>
    </w:pPr>
  </w:p>
</w:hdr>
</file>

<file path=word/intelligence2.xml><?xml version="1.0" encoding="utf-8"?>
<int2:intelligence xmlns:int2="http://schemas.microsoft.com/office/intelligence/2020/intelligence">
  <int2:observations>
    <int2:textHash int2:hashCode="8mVQNhZU2+nJPu" int2:id="IvEhwAlA">
      <int2:state int2:type="AugLoop_Text_Critique" int2:value="Rejected"/>
    </int2:textHash>
    <int2:bookmark int2:bookmarkName="_Int_DjMKdfyS" int2:invalidationBookmarkName="" int2:hashCode="ozCA1RFuFJlFzS" int2:id="XDinHuxv">
      <int2:state int2:type="AugLoop_Text_Critique" int2:value="Rejected"/>
    </int2:bookmark>
    <int2:bookmark int2:bookmarkName="_Int_8MlY3EDR" int2:invalidationBookmarkName="" int2:hashCode="dtL7vQTe0o2y9K" int2:id="JBOzeAQH">
      <int2:state int2:type="AugLoop_Text_Critique" int2:value="Rejected"/>
    </int2:bookmark>
    <int2:bookmark int2:bookmarkName="_Int_DjMKdfyS" int2:invalidationBookmarkName="" int2:hashCode="QUCSJBgkVYVvzE" int2:id="ftuvcIUg">
      <int2:state int2:type="AugLoop_Text_Critique" int2:value="Rejected"/>
    </int2:bookmark>
  </int2:observations>
  <int2:intelligenceSettings/>
</int2:intelligence>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C4260"/>
    <w:multiLevelType w:val="multilevel"/>
    <w:tmpl w:val="22A2E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94C68F1"/>
    <w:multiLevelType w:val="multilevel"/>
    <w:tmpl w:val="64465CA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9B46780"/>
    <w:multiLevelType w:val="multilevel"/>
    <w:tmpl w:val="C538A7CA"/>
    <w:lvl w:ilvl="0">
      <w:start w:val="1"/>
      <w:numFmt w:val="bullet"/>
      <w:lvlText w:val="●"/>
      <w:lvlJc w:val="left"/>
      <w:pPr>
        <w:ind w:left="567" w:hanging="567"/>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0ACE387B"/>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6D5FC5"/>
    <w:multiLevelType w:val="multilevel"/>
    <w:tmpl w:val="AECC4D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7B5575"/>
    <w:multiLevelType w:val="multilevel"/>
    <w:tmpl w:val="85C2EE6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DF2396"/>
    <w:multiLevelType w:val="multilevel"/>
    <w:tmpl w:val="F20E8C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14DE3201"/>
    <w:multiLevelType w:val="multilevel"/>
    <w:tmpl w:val="008E9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59A7AD2"/>
    <w:multiLevelType w:val="multilevel"/>
    <w:tmpl w:val="5B0896F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564F0E"/>
    <w:multiLevelType w:val="hybridMultilevel"/>
    <w:tmpl w:val="274E4C5C"/>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0" w15:restartNumberingAfterBreak="0">
    <w:nsid w:val="232D2A39"/>
    <w:multiLevelType w:val="multilevel"/>
    <w:tmpl w:val="1D4670F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C77CAA"/>
    <w:multiLevelType w:val="multilevel"/>
    <w:tmpl w:val="BD005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82132C3"/>
    <w:multiLevelType w:val="hybridMultilevel"/>
    <w:tmpl w:val="2B1643A4"/>
    <w:lvl w:ilvl="0" w:tplc="2C0A0001">
      <w:start w:val="1"/>
      <w:numFmt w:val="bullet"/>
      <w:lvlText w:val=""/>
      <w:lvlJc w:val="left"/>
      <w:pPr>
        <w:ind w:left="1077" w:hanging="360"/>
      </w:pPr>
      <w:rPr>
        <w:rFonts w:ascii="Symbol" w:hAnsi="Symbol" w:hint="default"/>
      </w:rPr>
    </w:lvl>
    <w:lvl w:ilvl="1" w:tplc="2C0A0003" w:tentative="1">
      <w:start w:val="1"/>
      <w:numFmt w:val="bullet"/>
      <w:lvlText w:val="o"/>
      <w:lvlJc w:val="left"/>
      <w:pPr>
        <w:ind w:left="1797" w:hanging="360"/>
      </w:pPr>
      <w:rPr>
        <w:rFonts w:ascii="Courier New" w:hAnsi="Courier New" w:cs="Courier New" w:hint="default"/>
      </w:rPr>
    </w:lvl>
    <w:lvl w:ilvl="2" w:tplc="2C0A0005" w:tentative="1">
      <w:start w:val="1"/>
      <w:numFmt w:val="bullet"/>
      <w:lvlText w:val=""/>
      <w:lvlJc w:val="left"/>
      <w:pPr>
        <w:ind w:left="2517" w:hanging="360"/>
      </w:pPr>
      <w:rPr>
        <w:rFonts w:ascii="Wingdings" w:hAnsi="Wingdings" w:hint="default"/>
      </w:rPr>
    </w:lvl>
    <w:lvl w:ilvl="3" w:tplc="2C0A0001" w:tentative="1">
      <w:start w:val="1"/>
      <w:numFmt w:val="bullet"/>
      <w:lvlText w:val=""/>
      <w:lvlJc w:val="left"/>
      <w:pPr>
        <w:ind w:left="3237" w:hanging="360"/>
      </w:pPr>
      <w:rPr>
        <w:rFonts w:ascii="Symbol" w:hAnsi="Symbol" w:hint="default"/>
      </w:rPr>
    </w:lvl>
    <w:lvl w:ilvl="4" w:tplc="2C0A0003" w:tentative="1">
      <w:start w:val="1"/>
      <w:numFmt w:val="bullet"/>
      <w:lvlText w:val="o"/>
      <w:lvlJc w:val="left"/>
      <w:pPr>
        <w:ind w:left="3957" w:hanging="360"/>
      </w:pPr>
      <w:rPr>
        <w:rFonts w:ascii="Courier New" w:hAnsi="Courier New" w:cs="Courier New" w:hint="default"/>
      </w:rPr>
    </w:lvl>
    <w:lvl w:ilvl="5" w:tplc="2C0A0005" w:tentative="1">
      <w:start w:val="1"/>
      <w:numFmt w:val="bullet"/>
      <w:lvlText w:val=""/>
      <w:lvlJc w:val="left"/>
      <w:pPr>
        <w:ind w:left="4677" w:hanging="360"/>
      </w:pPr>
      <w:rPr>
        <w:rFonts w:ascii="Wingdings" w:hAnsi="Wingdings" w:hint="default"/>
      </w:rPr>
    </w:lvl>
    <w:lvl w:ilvl="6" w:tplc="2C0A0001" w:tentative="1">
      <w:start w:val="1"/>
      <w:numFmt w:val="bullet"/>
      <w:lvlText w:val=""/>
      <w:lvlJc w:val="left"/>
      <w:pPr>
        <w:ind w:left="5397" w:hanging="360"/>
      </w:pPr>
      <w:rPr>
        <w:rFonts w:ascii="Symbol" w:hAnsi="Symbol" w:hint="default"/>
      </w:rPr>
    </w:lvl>
    <w:lvl w:ilvl="7" w:tplc="2C0A0003" w:tentative="1">
      <w:start w:val="1"/>
      <w:numFmt w:val="bullet"/>
      <w:lvlText w:val="o"/>
      <w:lvlJc w:val="left"/>
      <w:pPr>
        <w:ind w:left="6117" w:hanging="360"/>
      </w:pPr>
      <w:rPr>
        <w:rFonts w:ascii="Courier New" w:hAnsi="Courier New" w:cs="Courier New" w:hint="default"/>
      </w:rPr>
    </w:lvl>
    <w:lvl w:ilvl="8" w:tplc="2C0A0005" w:tentative="1">
      <w:start w:val="1"/>
      <w:numFmt w:val="bullet"/>
      <w:lvlText w:val=""/>
      <w:lvlJc w:val="left"/>
      <w:pPr>
        <w:ind w:left="6837" w:hanging="360"/>
      </w:pPr>
      <w:rPr>
        <w:rFonts w:ascii="Wingdings" w:hAnsi="Wingdings" w:hint="default"/>
      </w:rPr>
    </w:lvl>
  </w:abstractNum>
  <w:abstractNum w:abstractNumId="13" w15:restartNumberingAfterBreak="0">
    <w:nsid w:val="28CD0909"/>
    <w:multiLevelType w:val="multilevel"/>
    <w:tmpl w:val="B8A2958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9037D2"/>
    <w:multiLevelType w:val="multilevel"/>
    <w:tmpl w:val="437C6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9D922D8"/>
    <w:multiLevelType w:val="multilevel"/>
    <w:tmpl w:val="07DE4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EFC4335"/>
    <w:multiLevelType w:val="multilevel"/>
    <w:tmpl w:val="2E524F1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212587"/>
    <w:multiLevelType w:val="multilevel"/>
    <w:tmpl w:val="B81C81BC"/>
    <w:lvl w:ilvl="0">
      <w:start w:val="1"/>
      <w:numFmt w:val="bullet"/>
      <w:lvlText w:val="■"/>
      <w:lvlJc w:val="left"/>
      <w:pPr>
        <w:ind w:left="1134" w:hanging="567"/>
      </w:pPr>
      <w:rPr>
        <w:rFonts w:ascii="Noto Sans Symbols" w:eastAsia="Noto Sans Symbols" w:hAnsi="Noto Sans Symbols" w:cs="Noto Sans Symbols"/>
        <w:sz w:val="12"/>
        <w:szCs w:val="12"/>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8" w15:restartNumberingAfterBreak="0">
    <w:nsid w:val="30FB393D"/>
    <w:multiLevelType w:val="multilevel"/>
    <w:tmpl w:val="432C638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9" w15:restartNumberingAfterBreak="0">
    <w:nsid w:val="325C3323"/>
    <w:multiLevelType w:val="multilevel"/>
    <w:tmpl w:val="F4EC8F4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67D1FE1"/>
    <w:multiLevelType w:val="multilevel"/>
    <w:tmpl w:val="729EB34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68019AF"/>
    <w:multiLevelType w:val="multilevel"/>
    <w:tmpl w:val="23527AF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14485C"/>
    <w:multiLevelType w:val="multilevel"/>
    <w:tmpl w:val="747E6C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3A545986"/>
    <w:multiLevelType w:val="multilevel"/>
    <w:tmpl w:val="560EE8D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4" w15:restartNumberingAfterBreak="0">
    <w:nsid w:val="3BB970A7"/>
    <w:multiLevelType w:val="multilevel"/>
    <w:tmpl w:val="F1388CD2"/>
    <w:lvl w:ilvl="0">
      <w:start w:val="1"/>
      <w:numFmt w:val="lowerLetter"/>
      <w:lvlText w:val="%1)"/>
      <w:lvlJc w:val="left"/>
      <w:pPr>
        <w:ind w:left="567" w:hanging="567"/>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5" w15:restartNumberingAfterBreak="0">
    <w:nsid w:val="3DB10152"/>
    <w:multiLevelType w:val="multilevel"/>
    <w:tmpl w:val="B1464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ED953B6"/>
    <w:multiLevelType w:val="multilevel"/>
    <w:tmpl w:val="757C8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73648C"/>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40943102"/>
    <w:multiLevelType w:val="multilevel"/>
    <w:tmpl w:val="AD16D42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42CC54CA"/>
    <w:multiLevelType w:val="multilevel"/>
    <w:tmpl w:val="20CED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D493E98"/>
    <w:multiLevelType w:val="multilevel"/>
    <w:tmpl w:val="38CE99A6"/>
    <w:lvl w:ilvl="0">
      <w:start w:val="1"/>
      <w:numFmt w:val="decimal"/>
      <w:lvlText w:val="%1)"/>
      <w:lvlJc w:val="left"/>
      <w:pPr>
        <w:ind w:left="723"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1" w15:restartNumberingAfterBreak="0">
    <w:nsid w:val="52BB1C8E"/>
    <w:multiLevelType w:val="multilevel"/>
    <w:tmpl w:val="608E94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52233A8"/>
    <w:multiLevelType w:val="multilevel"/>
    <w:tmpl w:val="D2660C3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CD5228A"/>
    <w:multiLevelType w:val="multilevel"/>
    <w:tmpl w:val="5FE4182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A25FC8"/>
    <w:multiLevelType w:val="multilevel"/>
    <w:tmpl w:val="9DEE559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5ECB64A0"/>
    <w:multiLevelType w:val="multilevel"/>
    <w:tmpl w:val="15B0445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60921F1E"/>
    <w:multiLevelType w:val="multilevel"/>
    <w:tmpl w:val="E9B455AA"/>
    <w:lvl w:ilvl="0">
      <w:start w:val="1"/>
      <w:numFmt w:val="lowerLetter"/>
      <w:lvlText w:val="%1)"/>
      <w:lvlJc w:val="left"/>
      <w:pPr>
        <w:ind w:left="1134" w:hanging="567"/>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8" w15:restartNumberingAfterBreak="0">
    <w:nsid w:val="6D942749"/>
    <w:multiLevelType w:val="multilevel"/>
    <w:tmpl w:val="BFDE22E8"/>
    <w:lvl w:ilvl="0">
      <w:start w:val="1"/>
      <w:numFmt w:val="decimal"/>
      <w:lvlText w:val="[%1]"/>
      <w:lvlJc w:val="left"/>
      <w:pPr>
        <w:ind w:left="567" w:hanging="5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52F563F"/>
    <w:multiLevelType w:val="multilevel"/>
    <w:tmpl w:val="02B66174"/>
    <w:lvl w:ilvl="0">
      <w:start w:val="1"/>
      <w:numFmt w:val="decimal"/>
      <w:lvlText w:val="%1)"/>
      <w:lvlJc w:val="left"/>
      <w:pPr>
        <w:ind w:left="1134" w:hanging="567"/>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1" w15:restartNumberingAfterBreak="0">
    <w:nsid w:val="764E4EA6"/>
    <w:multiLevelType w:val="multilevel"/>
    <w:tmpl w:val="1166BD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967BE"/>
    <w:multiLevelType w:val="multilevel"/>
    <w:tmpl w:val="5A969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0"/>
  </w:num>
  <w:num w:numId="2">
    <w:abstractNumId w:val="37"/>
  </w:num>
  <w:num w:numId="3">
    <w:abstractNumId w:val="40"/>
  </w:num>
  <w:num w:numId="4">
    <w:abstractNumId w:val="2"/>
  </w:num>
  <w:num w:numId="5">
    <w:abstractNumId w:val="17"/>
  </w:num>
  <w:num w:numId="6">
    <w:abstractNumId w:val="38"/>
  </w:num>
  <w:num w:numId="7">
    <w:abstractNumId w:val="39"/>
  </w:num>
  <w:num w:numId="8">
    <w:abstractNumId w:val="24"/>
  </w:num>
  <w:num w:numId="9">
    <w:abstractNumId w:val="25"/>
  </w:num>
  <w:num w:numId="10">
    <w:abstractNumId w:val="34"/>
  </w:num>
  <w:num w:numId="11">
    <w:abstractNumId w:val="0"/>
  </w:num>
  <w:num w:numId="12">
    <w:abstractNumId w:val="20"/>
  </w:num>
  <w:num w:numId="13">
    <w:abstractNumId w:val="6"/>
  </w:num>
  <w:num w:numId="14">
    <w:abstractNumId w:val="31"/>
  </w:num>
  <w:num w:numId="15">
    <w:abstractNumId w:val="15"/>
  </w:num>
  <w:num w:numId="16">
    <w:abstractNumId w:val="33"/>
  </w:num>
  <w:num w:numId="17">
    <w:abstractNumId w:val="36"/>
  </w:num>
  <w:num w:numId="18">
    <w:abstractNumId w:val="21"/>
  </w:num>
  <w:num w:numId="19">
    <w:abstractNumId w:val="41"/>
  </w:num>
  <w:num w:numId="20">
    <w:abstractNumId w:val="26"/>
  </w:num>
  <w:num w:numId="21">
    <w:abstractNumId w:val="10"/>
  </w:num>
  <w:num w:numId="22">
    <w:abstractNumId w:val="19"/>
  </w:num>
  <w:num w:numId="23">
    <w:abstractNumId w:val="32"/>
  </w:num>
  <w:num w:numId="24">
    <w:abstractNumId w:val="16"/>
  </w:num>
  <w:num w:numId="25">
    <w:abstractNumId w:val="8"/>
  </w:num>
  <w:num w:numId="26">
    <w:abstractNumId w:val="3"/>
  </w:num>
  <w:num w:numId="27">
    <w:abstractNumId w:val="9"/>
  </w:num>
  <w:num w:numId="28">
    <w:abstractNumId w:val="11"/>
  </w:num>
  <w:num w:numId="29">
    <w:abstractNumId w:val="35"/>
  </w:num>
  <w:num w:numId="30">
    <w:abstractNumId w:val="5"/>
  </w:num>
  <w:num w:numId="31">
    <w:abstractNumId w:val="28"/>
  </w:num>
  <w:num w:numId="32">
    <w:abstractNumId w:val="4"/>
  </w:num>
  <w:num w:numId="33">
    <w:abstractNumId w:val="14"/>
  </w:num>
  <w:num w:numId="34">
    <w:abstractNumId w:val="13"/>
  </w:num>
  <w:num w:numId="35">
    <w:abstractNumId w:val="1"/>
  </w:num>
  <w:num w:numId="36">
    <w:abstractNumId w:val="42"/>
  </w:num>
  <w:num w:numId="37">
    <w:abstractNumId w:val="23"/>
  </w:num>
  <w:num w:numId="38">
    <w:abstractNumId w:val="29"/>
  </w:num>
  <w:num w:numId="39">
    <w:abstractNumId w:val="22"/>
  </w:num>
  <w:num w:numId="40">
    <w:abstractNumId w:val="7"/>
  </w:num>
  <w:num w:numId="41">
    <w:abstractNumId w:val="18"/>
  </w:num>
  <w:num w:numId="42">
    <w:abstractNumId w:val="27"/>
  </w:num>
  <w:num w:numId="43">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4A79"/>
    <w:rsid w:val="00004D6A"/>
    <w:rsid w:val="0001355F"/>
    <w:rsid w:val="000148DD"/>
    <w:rsid w:val="00026CBF"/>
    <w:rsid w:val="00026FDF"/>
    <w:rsid w:val="00033B98"/>
    <w:rsid w:val="00035D08"/>
    <w:rsid w:val="00045C7B"/>
    <w:rsid w:val="0007626A"/>
    <w:rsid w:val="000A0477"/>
    <w:rsid w:val="000A0EFD"/>
    <w:rsid w:val="000A562D"/>
    <w:rsid w:val="000C5A67"/>
    <w:rsid w:val="000E08A9"/>
    <w:rsid w:val="000E2CE2"/>
    <w:rsid w:val="000F11A6"/>
    <w:rsid w:val="00124DF9"/>
    <w:rsid w:val="0014365E"/>
    <w:rsid w:val="00151422"/>
    <w:rsid w:val="00184607"/>
    <w:rsid w:val="001951C9"/>
    <w:rsid w:val="001B54DB"/>
    <w:rsid w:val="001B55F1"/>
    <w:rsid w:val="001C77A0"/>
    <w:rsid w:val="001D637F"/>
    <w:rsid w:val="001E5C19"/>
    <w:rsid w:val="00201246"/>
    <w:rsid w:val="00206FD2"/>
    <w:rsid w:val="00210A39"/>
    <w:rsid w:val="00216D17"/>
    <w:rsid w:val="00224B33"/>
    <w:rsid w:val="00237565"/>
    <w:rsid w:val="002451A4"/>
    <w:rsid w:val="0025406A"/>
    <w:rsid w:val="002813FE"/>
    <w:rsid w:val="002A5657"/>
    <w:rsid w:val="002A6A6A"/>
    <w:rsid w:val="002B242A"/>
    <w:rsid w:val="002B5DF4"/>
    <w:rsid w:val="002C6AC2"/>
    <w:rsid w:val="002D2E89"/>
    <w:rsid w:val="002D3C73"/>
    <w:rsid w:val="00304074"/>
    <w:rsid w:val="00311302"/>
    <w:rsid w:val="00340F96"/>
    <w:rsid w:val="00341EED"/>
    <w:rsid w:val="00346083"/>
    <w:rsid w:val="003611DD"/>
    <w:rsid w:val="0037303A"/>
    <w:rsid w:val="00391193"/>
    <w:rsid w:val="003A66C6"/>
    <w:rsid w:val="003C780B"/>
    <w:rsid w:val="003D1C9E"/>
    <w:rsid w:val="00403C1D"/>
    <w:rsid w:val="00436E6B"/>
    <w:rsid w:val="00452DD1"/>
    <w:rsid w:val="00455695"/>
    <w:rsid w:val="0046202B"/>
    <w:rsid w:val="0046493B"/>
    <w:rsid w:val="004670A8"/>
    <w:rsid w:val="00494A3E"/>
    <w:rsid w:val="004C1B1B"/>
    <w:rsid w:val="004E0CDD"/>
    <w:rsid w:val="004E7CD6"/>
    <w:rsid w:val="004F78B8"/>
    <w:rsid w:val="00534BA5"/>
    <w:rsid w:val="00537308"/>
    <w:rsid w:val="00554EB6"/>
    <w:rsid w:val="005615BE"/>
    <w:rsid w:val="0057204F"/>
    <w:rsid w:val="00576DFE"/>
    <w:rsid w:val="00587C79"/>
    <w:rsid w:val="005903A9"/>
    <w:rsid w:val="00591BAD"/>
    <w:rsid w:val="00595DB1"/>
    <w:rsid w:val="005C2252"/>
    <w:rsid w:val="005C7F89"/>
    <w:rsid w:val="005E0BC2"/>
    <w:rsid w:val="005E1AEB"/>
    <w:rsid w:val="005E37ED"/>
    <w:rsid w:val="0060618F"/>
    <w:rsid w:val="00625659"/>
    <w:rsid w:val="0064193D"/>
    <w:rsid w:val="00656678"/>
    <w:rsid w:val="00697B5D"/>
    <w:rsid w:val="006C7ECD"/>
    <w:rsid w:val="006D5D46"/>
    <w:rsid w:val="006E1B6A"/>
    <w:rsid w:val="006E70CE"/>
    <w:rsid w:val="006F7B05"/>
    <w:rsid w:val="007052ED"/>
    <w:rsid w:val="00707545"/>
    <w:rsid w:val="00721E69"/>
    <w:rsid w:val="00734435"/>
    <w:rsid w:val="0079107D"/>
    <w:rsid w:val="007A0CC9"/>
    <w:rsid w:val="007A40C7"/>
    <w:rsid w:val="007C2189"/>
    <w:rsid w:val="007D7440"/>
    <w:rsid w:val="008118A9"/>
    <w:rsid w:val="00845C4E"/>
    <w:rsid w:val="008C7C02"/>
    <w:rsid w:val="008C7FB4"/>
    <w:rsid w:val="008D38EA"/>
    <w:rsid w:val="008E4C19"/>
    <w:rsid w:val="008F0E5E"/>
    <w:rsid w:val="008F167E"/>
    <w:rsid w:val="008F2D1A"/>
    <w:rsid w:val="00905F7F"/>
    <w:rsid w:val="00936851"/>
    <w:rsid w:val="00971E9B"/>
    <w:rsid w:val="009C13F7"/>
    <w:rsid w:val="009F429A"/>
    <w:rsid w:val="00A21847"/>
    <w:rsid w:val="00A33BBA"/>
    <w:rsid w:val="00A40E4E"/>
    <w:rsid w:val="00A73625"/>
    <w:rsid w:val="00A92AAD"/>
    <w:rsid w:val="00AA72F3"/>
    <w:rsid w:val="00AD4A6B"/>
    <w:rsid w:val="00AD7EB7"/>
    <w:rsid w:val="00AF172C"/>
    <w:rsid w:val="00B02658"/>
    <w:rsid w:val="00B40B49"/>
    <w:rsid w:val="00B60C3B"/>
    <w:rsid w:val="00B95AF6"/>
    <w:rsid w:val="00BA713B"/>
    <w:rsid w:val="00BB0D05"/>
    <w:rsid w:val="00BB797F"/>
    <w:rsid w:val="00BD7B02"/>
    <w:rsid w:val="00BE3EE0"/>
    <w:rsid w:val="00BE6586"/>
    <w:rsid w:val="00BF79AA"/>
    <w:rsid w:val="00C1180B"/>
    <w:rsid w:val="00C20922"/>
    <w:rsid w:val="00C32090"/>
    <w:rsid w:val="00C46BD0"/>
    <w:rsid w:val="00C52B4B"/>
    <w:rsid w:val="00C70037"/>
    <w:rsid w:val="00C83155"/>
    <w:rsid w:val="00C84667"/>
    <w:rsid w:val="00CA1D98"/>
    <w:rsid w:val="00CD5596"/>
    <w:rsid w:val="00CE225A"/>
    <w:rsid w:val="00D029FA"/>
    <w:rsid w:val="00D3124B"/>
    <w:rsid w:val="00D430F3"/>
    <w:rsid w:val="00D506A1"/>
    <w:rsid w:val="00D632AB"/>
    <w:rsid w:val="00D81BA0"/>
    <w:rsid w:val="00D840B0"/>
    <w:rsid w:val="00D9114A"/>
    <w:rsid w:val="00DA158D"/>
    <w:rsid w:val="00DB4BDE"/>
    <w:rsid w:val="00DB75F2"/>
    <w:rsid w:val="00DC21D0"/>
    <w:rsid w:val="00DD3CE6"/>
    <w:rsid w:val="00DD45DC"/>
    <w:rsid w:val="00DF0653"/>
    <w:rsid w:val="00DF1A14"/>
    <w:rsid w:val="00DF7DB8"/>
    <w:rsid w:val="00E232D1"/>
    <w:rsid w:val="00E374AB"/>
    <w:rsid w:val="00E407B4"/>
    <w:rsid w:val="00E66C08"/>
    <w:rsid w:val="00E66E07"/>
    <w:rsid w:val="00E74076"/>
    <w:rsid w:val="00E846AC"/>
    <w:rsid w:val="00E93B0E"/>
    <w:rsid w:val="00E95B37"/>
    <w:rsid w:val="00EB7A41"/>
    <w:rsid w:val="00EE3245"/>
    <w:rsid w:val="00F0100E"/>
    <w:rsid w:val="00F207B1"/>
    <w:rsid w:val="00F21C21"/>
    <w:rsid w:val="00F24389"/>
    <w:rsid w:val="00F43319"/>
    <w:rsid w:val="00F4648F"/>
    <w:rsid w:val="00F4743E"/>
    <w:rsid w:val="00F5402F"/>
    <w:rsid w:val="00F67591"/>
    <w:rsid w:val="00F72E6E"/>
    <w:rsid w:val="00F74D5A"/>
    <w:rsid w:val="00F87505"/>
    <w:rsid w:val="00FB5BA1"/>
    <w:rsid w:val="00FC7790"/>
    <w:rsid w:val="00FE65FA"/>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12145A5F-347A-440F-8443-5D1737675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a">
    <w:basedOn w:val="Tablanormal"/>
    <w:tblPr>
      <w:tblStyleRowBandSize w:val="1"/>
      <w:tblStyleColBandSize w:val="1"/>
      <w:tblCellMar>
        <w:left w:w="115" w:type="dxa"/>
        <w:right w:w="115" w:type="dxa"/>
      </w:tblCellMar>
    </w:tblPr>
  </w:style>
  <w:style w:type="table" w:customStyle="1" w:styleId="a0">
    <w:basedOn w:val="Tablanormal"/>
    <w:tblPr>
      <w:tblStyleRowBandSize w:val="1"/>
      <w:tblStyleColBandSize w:val="1"/>
      <w:tblCellMar>
        <w:left w:w="115" w:type="dxa"/>
        <w:right w:w="115" w:type="dxa"/>
      </w:tblCellMar>
    </w:tblPr>
  </w:style>
  <w:style w:type="table" w:customStyle="1" w:styleId="a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803376">
      <w:bodyDiv w:val="1"/>
      <w:marLeft w:val="0"/>
      <w:marRight w:val="0"/>
      <w:marTop w:val="0"/>
      <w:marBottom w:val="0"/>
      <w:divBdr>
        <w:top w:val="none" w:sz="0" w:space="0" w:color="auto"/>
        <w:left w:val="none" w:sz="0" w:space="0" w:color="auto"/>
        <w:bottom w:val="none" w:sz="0" w:space="0" w:color="auto"/>
        <w:right w:val="none" w:sz="0" w:space="0" w:color="auto"/>
      </w:divBdr>
      <w:divsChild>
        <w:div w:id="980689688">
          <w:marLeft w:val="0"/>
          <w:marRight w:val="0"/>
          <w:marTop w:val="0"/>
          <w:marBottom w:val="0"/>
          <w:divBdr>
            <w:top w:val="none" w:sz="0" w:space="0" w:color="auto"/>
            <w:left w:val="none" w:sz="0" w:space="0" w:color="auto"/>
            <w:bottom w:val="none" w:sz="0" w:space="0" w:color="auto"/>
            <w:right w:val="none" w:sz="0" w:space="0" w:color="auto"/>
          </w:divBdr>
        </w:div>
        <w:div w:id="168494347">
          <w:marLeft w:val="0"/>
          <w:marRight w:val="0"/>
          <w:marTop w:val="0"/>
          <w:marBottom w:val="0"/>
          <w:divBdr>
            <w:top w:val="none" w:sz="0" w:space="0" w:color="auto"/>
            <w:left w:val="none" w:sz="0" w:space="0" w:color="auto"/>
            <w:bottom w:val="none" w:sz="0" w:space="0" w:color="auto"/>
            <w:right w:val="none" w:sz="0" w:space="0" w:color="auto"/>
          </w:divBdr>
        </w:div>
        <w:div w:id="117845911">
          <w:marLeft w:val="0"/>
          <w:marRight w:val="0"/>
          <w:marTop w:val="0"/>
          <w:marBottom w:val="0"/>
          <w:divBdr>
            <w:top w:val="none" w:sz="0" w:space="0" w:color="auto"/>
            <w:left w:val="none" w:sz="0" w:space="0" w:color="auto"/>
            <w:bottom w:val="none" w:sz="0" w:space="0" w:color="auto"/>
            <w:right w:val="none" w:sz="0" w:space="0" w:color="auto"/>
          </w:divBdr>
        </w:div>
        <w:div w:id="1503399357">
          <w:marLeft w:val="0"/>
          <w:marRight w:val="0"/>
          <w:marTop w:val="0"/>
          <w:marBottom w:val="0"/>
          <w:divBdr>
            <w:top w:val="none" w:sz="0" w:space="0" w:color="auto"/>
            <w:left w:val="none" w:sz="0" w:space="0" w:color="auto"/>
            <w:bottom w:val="none" w:sz="0" w:space="0" w:color="auto"/>
            <w:right w:val="none" w:sz="0" w:space="0" w:color="auto"/>
          </w:divBdr>
        </w:div>
        <w:div w:id="1943800964">
          <w:marLeft w:val="0"/>
          <w:marRight w:val="0"/>
          <w:marTop w:val="0"/>
          <w:marBottom w:val="0"/>
          <w:divBdr>
            <w:top w:val="none" w:sz="0" w:space="0" w:color="auto"/>
            <w:left w:val="none" w:sz="0" w:space="0" w:color="auto"/>
            <w:bottom w:val="none" w:sz="0" w:space="0" w:color="auto"/>
            <w:right w:val="none" w:sz="0" w:space="0" w:color="auto"/>
          </w:divBdr>
        </w:div>
        <w:div w:id="768544326">
          <w:marLeft w:val="0"/>
          <w:marRight w:val="0"/>
          <w:marTop w:val="0"/>
          <w:marBottom w:val="0"/>
          <w:divBdr>
            <w:top w:val="none" w:sz="0" w:space="0" w:color="auto"/>
            <w:left w:val="none" w:sz="0" w:space="0" w:color="auto"/>
            <w:bottom w:val="none" w:sz="0" w:space="0" w:color="auto"/>
            <w:right w:val="none" w:sz="0" w:space="0" w:color="auto"/>
          </w:divBdr>
        </w:div>
        <w:div w:id="344989338">
          <w:marLeft w:val="0"/>
          <w:marRight w:val="0"/>
          <w:marTop w:val="0"/>
          <w:marBottom w:val="0"/>
          <w:divBdr>
            <w:top w:val="none" w:sz="0" w:space="0" w:color="auto"/>
            <w:left w:val="none" w:sz="0" w:space="0" w:color="auto"/>
            <w:bottom w:val="none" w:sz="0" w:space="0" w:color="auto"/>
            <w:right w:val="none" w:sz="0" w:space="0" w:color="auto"/>
          </w:divBdr>
        </w:div>
        <w:div w:id="1585798414">
          <w:marLeft w:val="0"/>
          <w:marRight w:val="0"/>
          <w:marTop w:val="0"/>
          <w:marBottom w:val="0"/>
          <w:divBdr>
            <w:top w:val="none" w:sz="0" w:space="0" w:color="auto"/>
            <w:left w:val="none" w:sz="0" w:space="0" w:color="auto"/>
            <w:bottom w:val="none" w:sz="0" w:space="0" w:color="auto"/>
            <w:right w:val="none" w:sz="0" w:space="0" w:color="auto"/>
          </w:divBdr>
        </w:div>
        <w:div w:id="1681008117">
          <w:marLeft w:val="0"/>
          <w:marRight w:val="0"/>
          <w:marTop w:val="0"/>
          <w:marBottom w:val="0"/>
          <w:divBdr>
            <w:top w:val="none" w:sz="0" w:space="0" w:color="auto"/>
            <w:left w:val="none" w:sz="0" w:space="0" w:color="auto"/>
            <w:bottom w:val="none" w:sz="0" w:space="0" w:color="auto"/>
            <w:right w:val="none" w:sz="0" w:space="0" w:color="auto"/>
          </w:divBdr>
        </w:div>
        <w:div w:id="221335739">
          <w:marLeft w:val="0"/>
          <w:marRight w:val="0"/>
          <w:marTop w:val="0"/>
          <w:marBottom w:val="0"/>
          <w:divBdr>
            <w:top w:val="none" w:sz="0" w:space="0" w:color="auto"/>
            <w:left w:val="none" w:sz="0" w:space="0" w:color="auto"/>
            <w:bottom w:val="none" w:sz="0" w:space="0" w:color="auto"/>
            <w:right w:val="none" w:sz="0" w:space="0" w:color="auto"/>
          </w:divBdr>
        </w:div>
        <w:div w:id="846560706">
          <w:marLeft w:val="0"/>
          <w:marRight w:val="0"/>
          <w:marTop w:val="0"/>
          <w:marBottom w:val="0"/>
          <w:divBdr>
            <w:top w:val="none" w:sz="0" w:space="0" w:color="auto"/>
            <w:left w:val="none" w:sz="0" w:space="0" w:color="auto"/>
            <w:bottom w:val="none" w:sz="0" w:space="0" w:color="auto"/>
            <w:right w:val="none" w:sz="0" w:space="0" w:color="auto"/>
          </w:divBdr>
        </w:div>
        <w:div w:id="1093088594">
          <w:marLeft w:val="0"/>
          <w:marRight w:val="0"/>
          <w:marTop w:val="0"/>
          <w:marBottom w:val="0"/>
          <w:divBdr>
            <w:top w:val="none" w:sz="0" w:space="0" w:color="auto"/>
            <w:left w:val="none" w:sz="0" w:space="0" w:color="auto"/>
            <w:bottom w:val="none" w:sz="0" w:space="0" w:color="auto"/>
            <w:right w:val="none" w:sz="0" w:space="0" w:color="auto"/>
          </w:divBdr>
        </w:div>
        <w:div w:id="820197725">
          <w:marLeft w:val="0"/>
          <w:marRight w:val="0"/>
          <w:marTop w:val="0"/>
          <w:marBottom w:val="0"/>
          <w:divBdr>
            <w:top w:val="none" w:sz="0" w:space="0" w:color="auto"/>
            <w:left w:val="none" w:sz="0" w:space="0" w:color="auto"/>
            <w:bottom w:val="none" w:sz="0" w:space="0" w:color="auto"/>
            <w:right w:val="none" w:sz="0" w:space="0" w:color="auto"/>
          </w:divBdr>
        </w:div>
        <w:div w:id="18817688">
          <w:marLeft w:val="0"/>
          <w:marRight w:val="0"/>
          <w:marTop w:val="0"/>
          <w:marBottom w:val="0"/>
          <w:divBdr>
            <w:top w:val="none" w:sz="0" w:space="0" w:color="auto"/>
            <w:left w:val="none" w:sz="0" w:space="0" w:color="auto"/>
            <w:bottom w:val="none" w:sz="0" w:space="0" w:color="auto"/>
            <w:right w:val="none" w:sz="0" w:space="0" w:color="auto"/>
          </w:divBdr>
        </w:div>
        <w:div w:id="863245820">
          <w:marLeft w:val="0"/>
          <w:marRight w:val="0"/>
          <w:marTop w:val="0"/>
          <w:marBottom w:val="0"/>
          <w:divBdr>
            <w:top w:val="none" w:sz="0" w:space="0" w:color="auto"/>
            <w:left w:val="none" w:sz="0" w:space="0" w:color="auto"/>
            <w:bottom w:val="none" w:sz="0" w:space="0" w:color="auto"/>
            <w:right w:val="none" w:sz="0" w:space="0" w:color="auto"/>
          </w:divBdr>
        </w:div>
      </w:divsChild>
    </w:div>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172301641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3863286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9.xml"/><Relationship Id="rId39" Type="http://schemas.openxmlformats.org/officeDocument/2006/relationships/image" Target="media/image6.jpeg"/><Relationship Id="rId21" Type="http://schemas.openxmlformats.org/officeDocument/2006/relationships/footer" Target="footer7.xml"/><Relationship Id="rId34" Type="http://schemas.openxmlformats.org/officeDocument/2006/relationships/image" Target="media/image2.png"/><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header" Target="header13.xml"/><Relationship Id="rId55" Type="http://schemas.openxmlformats.org/officeDocument/2006/relationships/header" Target="head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11.xml"/><Relationship Id="rId41" Type="http://schemas.openxmlformats.org/officeDocument/2006/relationships/image" Target="media/image8.png"/><Relationship Id="rId54" Type="http://schemas.openxmlformats.org/officeDocument/2006/relationships/footer" Target="footer15.xml"/><Relationship Id="Rce3c93b494474f93"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eader" Target="header12.xml"/><Relationship Id="rId37" Type="http://schemas.openxmlformats.org/officeDocument/2006/relationships/image" Target="media/image4.png"/><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header" Target="header14.xml"/><Relationship Id="rId58" Type="http://schemas.openxmlformats.org/officeDocument/2006/relationships/footer" Target="footer1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header" Target="header10.xml"/><Relationship Id="rId36" Type="http://schemas.openxmlformats.org/officeDocument/2006/relationships/image" Target="media/image3.jpeg"/><Relationship Id="rId49" Type="http://schemas.openxmlformats.org/officeDocument/2006/relationships/image" Target="media/image16.png"/><Relationship Id="rId57" Type="http://schemas.openxmlformats.org/officeDocument/2006/relationships/header" Target="header16.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footer" Target="footer12.xml"/><Relationship Id="rId44" Type="http://schemas.openxmlformats.org/officeDocument/2006/relationships/image" Target="media/image11.png"/><Relationship Id="rId52" Type="http://schemas.openxmlformats.org/officeDocument/2006/relationships/image" Target="media/image1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10.xml"/><Relationship Id="rId30" Type="http://schemas.openxmlformats.org/officeDocument/2006/relationships/header" Target="header11.xml"/><Relationship Id="rId35" Type="http://schemas.openxmlformats.org/officeDocument/2006/relationships/image" Target="media/image20.png"/><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footer" Target="footer16.xml"/><Relationship Id="rId8" Type="http://schemas.openxmlformats.org/officeDocument/2006/relationships/image" Target="media/image1.png"/><Relationship Id="rId51" Type="http://schemas.openxmlformats.org/officeDocument/2006/relationships/footer" Target="footer1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footer" Target="footer13.xml"/><Relationship Id="rId38" Type="http://schemas.openxmlformats.org/officeDocument/2006/relationships/image" Target="media/image5.png"/><Relationship Id="rId46" Type="http://schemas.openxmlformats.org/officeDocument/2006/relationships/image" Target="media/image13.png"/><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0FF9C-2F13-4904-A1E5-8DC3A0144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6970</Words>
  <Characters>148340</Characters>
  <Application>Microsoft Office Word</Application>
  <DocSecurity>0</DocSecurity>
  <Lines>1236</Lines>
  <Paragraphs>3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ias</dc:creator>
  <cp:lastModifiedBy>Usuario de Windows</cp:lastModifiedBy>
  <cp:revision>2</cp:revision>
  <dcterms:created xsi:type="dcterms:W3CDTF">2024-06-13T09:50:00Z</dcterms:created>
  <dcterms:modified xsi:type="dcterms:W3CDTF">2024-06-13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